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F4852" w14:textId="77777777" w:rsidR="00E97402" w:rsidRPr="00434422" w:rsidRDefault="00E97402" w:rsidP="00A001A7">
      <w:pPr>
        <w:pStyle w:val="Text"/>
        <w:ind w:firstLine="0"/>
        <w:rPr>
          <w:sz w:val="18"/>
          <w:szCs w:val="18"/>
        </w:rPr>
      </w:pPr>
      <w:r w:rsidRPr="00434422">
        <w:rPr>
          <w:sz w:val="18"/>
          <w:szCs w:val="18"/>
        </w:rPr>
        <w:footnoteReference w:customMarkFollows="1" w:id="1"/>
        <w:sym w:font="Symbol" w:char="F020"/>
      </w:r>
    </w:p>
    <w:p w14:paraId="07923EA4" w14:textId="17C79645" w:rsidR="0081369C" w:rsidRPr="00DF6DD9" w:rsidRDefault="0081369C" w:rsidP="0081369C">
      <w:pPr>
        <w:jc w:val="center"/>
        <w:rPr>
          <w:sz w:val="40"/>
          <w:szCs w:val="40"/>
        </w:rPr>
      </w:pPr>
      <w:r w:rsidRPr="007C5C0D">
        <w:rPr>
          <w:b/>
          <w:bCs/>
          <w:color w:val="000000"/>
          <w:sz w:val="46"/>
          <w:szCs w:val="46"/>
        </w:rPr>
        <w:t xml:space="preserve"> </w:t>
      </w:r>
      <w:r w:rsidR="00D616FD" w:rsidRPr="00D616FD">
        <w:rPr>
          <w:b/>
          <w:bCs/>
          <w:color w:val="000000"/>
          <w:sz w:val="46"/>
          <w:szCs w:val="46"/>
        </w:rPr>
        <w:t>Document Image Binarization Using Dual Discriminator Generative Adversarial Networks</w:t>
      </w:r>
    </w:p>
    <w:p w14:paraId="1079C604" w14:textId="77777777" w:rsidR="0081369C" w:rsidRPr="00DF6DD9" w:rsidRDefault="0081369C" w:rsidP="0081369C">
      <w:pPr>
        <w:spacing w:after="240"/>
        <w:rPr>
          <w:sz w:val="24"/>
          <w:szCs w:val="24"/>
        </w:rPr>
      </w:pPr>
      <w:r w:rsidRPr="00DF6DD9">
        <w:rPr>
          <w:sz w:val="24"/>
          <w:szCs w:val="24"/>
        </w:rPr>
        <w:br/>
      </w:r>
    </w:p>
    <w:p w14:paraId="2AAE2FEB" w14:textId="77777777" w:rsidR="0081369C" w:rsidRPr="00DF6DD9" w:rsidRDefault="0081369C" w:rsidP="0081369C">
      <w:pPr>
        <w:jc w:val="center"/>
        <w:rPr>
          <w:sz w:val="28"/>
          <w:szCs w:val="28"/>
        </w:rPr>
      </w:pPr>
      <w:r w:rsidRPr="00DF6DD9">
        <w:rPr>
          <w:i/>
          <w:iCs/>
          <w:color w:val="000000"/>
          <w:sz w:val="28"/>
          <w:szCs w:val="28"/>
        </w:rPr>
        <w:t>Report submitted in partial fulfilment of the requirement for the award of the degree of</w:t>
      </w:r>
    </w:p>
    <w:p w14:paraId="77710124" w14:textId="77777777" w:rsidR="0081369C" w:rsidRPr="00DF6DD9" w:rsidRDefault="0081369C" w:rsidP="0081369C">
      <w:pPr>
        <w:spacing w:after="240"/>
        <w:rPr>
          <w:sz w:val="28"/>
          <w:szCs w:val="28"/>
        </w:rPr>
      </w:pPr>
    </w:p>
    <w:p w14:paraId="4545B9D0" w14:textId="77777777" w:rsidR="0081369C" w:rsidRPr="00DF6DD9" w:rsidRDefault="0081369C" w:rsidP="0081369C">
      <w:pPr>
        <w:jc w:val="center"/>
        <w:rPr>
          <w:sz w:val="28"/>
          <w:szCs w:val="28"/>
        </w:rPr>
      </w:pPr>
      <w:r w:rsidRPr="00DF6DD9">
        <w:rPr>
          <w:b/>
          <w:bCs/>
          <w:color w:val="000000"/>
          <w:sz w:val="28"/>
          <w:szCs w:val="28"/>
        </w:rPr>
        <w:t>Bachelor of Computer Science and Engineering</w:t>
      </w:r>
    </w:p>
    <w:p w14:paraId="1EF64498" w14:textId="77777777" w:rsidR="0081369C" w:rsidRPr="00DF6DD9" w:rsidRDefault="0081369C" w:rsidP="0081369C">
      <w:pPr>
        <w:jc w:val="center"/>
        <w:rPr>
          <w:sz w:val="28"/>
          <w:szCs w:val="28"/>
        </w:rPr>
      </w:pPr>
      <w:r w:rsidRPr="00DF6DD9">
        <w:rPr>
          <w:b/>
          <w:bCs/>
          <w:color w:val="000000"/>
          <w:sz w:val="28"/>
          <w:szCs w:val="28"/>
        </w:rPr>
        <w:t>In the Faculty of Engineering and Technology</w:t>
      </w:r>
    </w:p>
    <w:p w14:paraId="68B24180" w14:textId="77777777" w:rsidR="0081369C" w:rsidRPr="00DF6DD9" w:rsidRDefault="0081369C" w:rsidP="0081369C">
      <w:pPr>
        <w:rPr>
          <w:sz w:val="28"/>
          <w:szCs w:val="28"/>
        </w:rPr>
      </w:pPr>
    </w:p>
    <w:p w14:paraId="1987B3E1" w14:textId="77777777" w:rsidR="0081369C" w:rsidRPr="00DF6DD9" w:rsidRDefault="0081369C" w:rsidP="0081369C">
      <w:pPr>
        <w:jc w:val="center"/>
        <w:rPr>
          <w:sz w:val="28"/>
          <w:szCs w:val="28"/>
        </w:rPr>
      </w:pPr>
      <w:r w:rsidRPr="00DF6DD9">
        <w:rPr>
          <w:b/>
          <w:bCs/>
          <w:color w:val="000000"/>
          <w:sz w:val="28"/>
          <w:szCs w:val="28"/>
        </w:rPr>
        <w:t>Jadavpur University</w:t>
      </w:r>
    </w:p>
    <w:p w14:paraId="060C7331" w14:textId="77777777" w:rsidR="0081369C" w:rsidRPr="00DF6DD9" w:rsidRDefault="0081369C" w:rsidP="0081369C">
      <w:pPr>
        <w:rPr>
          <w:sz w:val="28"/>
          <w:szCs w:val="28"/>
        </w:rPr>
      </w:pPr>
    </w:p>
    <w:p w14:paraId="26ABD7F9" w14:textId="77777777" w:rsidR="0081369C" w:rsidRPr="00DF6DD9" w:rsidRDefault="0081369C" w:rsidP="0081369C">
      <w:pPr>
        <w:jc w:val="center"/>
        <w:rPr>
          <w:sz w:val="28"/>
          <w:szCs w:val="28"/>
        </w:rPr>
      </w:pPr>
      <w:r w:rsidRPr="00DF6DD9">
        <w:rPr>
          <w:color w:val="000000"/>
          <w:sz w:val="28"/>
          <w:szCs w:val="28"/>
        </w:rPr>
        <w:t>By</w:t>
      </w:r>
    </w:p>
    <w:p w14:paraId="298935A3" w14:textId="77777777" w:rsidR="0081369C" w:rsidRPr="00DF6DD9" w:rsidRDefault="0081369C" w:rsidP="0081369C">
      <w:pPr>
        <w:rPr>
          <w:sz w:val="28"/>
          <w:szCs w:val="28"/>
        </w:rPr>
      </w:pPr>
    </w:p>
    <w:p w14:paraId="0FDB8150" w14:textId="77777777" w:rsidR="0081369C" w:rsidRPr="00DF6DD9" w:rsidRDefault="0081369C" w:rsidP="0081369C">
      <w:pPr>
        <w:jc w:val="center"/>
        <w:rPr>
          <w:sz w:val="28"/>
          <w:szCs w:val="28"/>
        </w:rPr>
      </w:pPr>
      <w:proofErr w:type="spellStart"/>
      <w:r w:rsidRPr="00856DB6">
        <w:rPr>
          <w:b/>
          <w:bCs/>
          <w:color w:val="000000"/>
          <w:sz w:val="28"/>
          <w:szCs w:val="28"/>
        </w:rPr>
        <w:t>Rajonya</w:t>
      </w:r>
      <w:proofErr w:type="spellEnd"/>
      <w:r w:rsidRPr="00856DB6">
        <w:rPr>
          <w:b/>
          <w:bCs/>
          <w:color w:val="000000"/>
          <w:sz w:val="28"/>
          <w:szCs w:val="28"/>
        </w:rPr>
        <w:t xml:space="preserve"> De</w:t>
      </w:r>
      <w:r w:rsidRPr="00DF6DD9">
        <w:rPr>
          <w:color w:val="000000"/>
          <w:sz w:val="28"/>
          <w:szCs w:val="28"/>
        </w:rPr>
        <w:t>, Roll No. 001</w:t>
      </w:r>
      <w:r w:rsidRPr="00856DB6">
        <w:rPr>
          <w:color w:val="000000"/>
          <w:sz w:val="28"/>
          <w:szCs w:val="28"/>
        </w:rPr>
        <w:t>6</w:t>
      </w:r>
      <w:r w:rsidRPr="00DF6DD9">
        <w:rPr>
          <w:color w:val="000000"/>
          <w:sz w:val="28"/>
          <w:szCs w:val="28"/>
        </w:rPr>
        <w:t>105010</w:t>
      </w:r>
      <w:r w:rsidRPr="00856DB6">
        <w:rPr>
          <w:color w:val="000000"/>
          <w:sz w:val="28"/>
          <w:szCs w:val="28"/>
        </w:rPr>
        <w:t>31</w:t>
      </w:r>
    </w:p>
    <w:p w14:paraId="72FC9E65" w14:textId="77777777" w:rsidR="0081369C" w:rsidRPr="00DF6DD9" w:rsidRDefault="0081369C" w:rsidP="0081369C">
      <w:pPr>
        <w:rPr>
          <w:sz w:val="28"/>
          <w:szCs w:val="28"/>
        </w:rPr>
      </w:pPr>
    </w:p>
    <w:p w14:paraId="60557BB4" w14:textId="77777777" w:rsidR="0081369C" w:rsidRPr="00DF6DD9" w:rsidRDefault="0081369C" w:rsidP="0081369C">
      <w:pPr>
        <w:jc w:val="center"/>
        <w:rPr>
          <w:sz w:val="28"/>
          <w:szCs w:val="28"/>
        </w:rPr>
      </w:pPr>
      <w:r w:rsidRPr="00856DB6">
        <w:rPr>
          <w:b/>
          <w:bCs/>
          <w:color w:val="000000"/>
          <w:sz w:val="28"/>
          <w:szCs w:val="28"/>
        </w:rPr>
        <w:t>Anuran Chakraborty</w:t>
      </w:r>
      <w:r w:rsidRPr="00DF6DD9">
        <w:rPr>
          <w:color w:val="000000"/>
          <w:sz w:val="28"/>
          <w:szCs w:val="28"/>
        </w:rPr>
        <w:t>, Roll No. 001</w:t>
      </w:r>
      <w:r w:rsidRPr="00856DB6">
        <w:rPr>
          <w:color w:val="000000"/>
          <w:sz w:val="28"/>
          <w:szCs w:val="28"/>
        </w:rPr>
        <w:t>6</w:t>
      </w:r>
      <w:r w:rsidRPr="00DF6DD9">
        <w:rPr>
          <w:color w:val="000000"/>
          <w:sz w:val="28"/>
          <w:szCs w:val="28"/>
        </w:rPr>
        <w:t>105010</w:t>
      </w:r>
      <w:r w:rsidRPr="00856DB6">
        <w:rPr>
          <w:color w:val="000000"/>
          <w:sz w:val="28"/>
          <w:szCs w:val="28"/>
        </w:rPr>
        <w:t>20</w:t>
      </w:r>
    </w:p>
    <w:p w14:paraId="4A77A1B3" w14:textId="77777777" w:rsidR="0081369C" w:rsidRPr="00DF6DD9" w:rsidRDefault="0081369C" w:rsidP="0081369C">
      <w:pPr>
        <w:rPr>
          <w:sz w:val="28"/>
          <w:szCs w:val="28"/>
        </w:rPr>
      </w:pPr>
    </w:p>
    <w:p w14:paraId="6A832CC9" w14:textId="77777777" w:rsidR="0081369C" w:rsidRPr="00DF6DD9" w:rsidRDefault="0081369C" w:rsidP="0081369C">
      <w:pPr>
        <w:jc w:val="center"/>
        <w:rPr>
          <w:sz w:val="28"/>
          <w:szCs w:val="28"/>
        </w:rPr>
      </w:pPr>
      <w:r w:rsidRPr="00DF6DD9">
        <w:rPr>
          <w:i/>
          <w:iCs/>
          <w:color w:val="000000"/>
          <w:sz w:val="28"/>
          <w:szCs w:val="28"/>
        </w:rPr>
        <w:t>Under the guidance of</w:t>
      </w:r>
    </w:p>
    <w:p w14:paraId="455A1647" w14:textId="77777777" w:rsidR="0081369C" w:rsidRPr="00DF6DD9" w:rsidRDefault="0081369C" w:rsidP="0081369C">
      <w:pPr>
        <w:jc w:val="center"/>
        <w:rPr>
          <w:sz w:val="28"/>
          <w:szCs w:val="28"/>
        </w:rPr>
      </w:pPr>
      <w:r w:rsidRPr="00DF6DD9">
        <w:rPr>
          <w:b/>
          <w:bCs/>
          <w:color w:val="000000"/>
          <w:sz w:val="28"/>
          <w:szCs w:val="28"/>
        </w:rPr>
        <w:br/>
        <w:t>Dr. Ram Sarkar</w:t>
      </w:r>
      <w:r w:rsidRPr="00DF6DD9">
        <w:rPr>
          <w:b/>
          <w:bCs/>
          <w:color w:val="000000"/>
          <w:sz w:val="28"/>
          <w:szCs w:val="28"/>
        </w:rPr>
        <w:br/>
      </w:r>
      <w:r w:rsidRPr="00DF6DD9">
        <w:rPr>
          <w:b/>
          <w:bCs/>
          <w:color w:val="000000"/>
          <w:sz w:val="28"/>
          <w:szCs w:val="28"/>
        </w:rPr>
        <w:br/>
      </w:r>
    </w:p>
    <w:p w14:paraId="2C1573EA" w14:textId="77777777" w:rsidR="0081369C" w:rsidRPr="00DF6DD9" w:rsidRDefault="0081369C" w:rsidP="0081369C">
      <w:pPr>
        <w:jc w:val="center"/>
        <w:rPr>
          <w:sz w:val="28"/>
          <w:szCs w:val="28"/>
        </w:rPr>
      </w:pPr>
      <w:r w:rsidRPr="00DF6DD9">
        <w:rPr>
          <w:b/>
          <w:bCs/>
          <w:color w:val="000000"/>
          <w:sz w:val="28"/>
          <w:szCs w:val="28"/>
        </w:rPr>
        <w:t>Department of Computer Science and Engineering</w:t>
      </w:r>
    </w:p>
    <w:p w14:paraId="4E0CB4D8" w14:textId="77777777" w:rsidR="0081369C" w:rsidRPr="00DF6DD9" w:rsidRDefault="0081369C" w:rsidP="0081369C">
      <w:pPr>
        <w:rPr>
          <w:sz w:val="28"/>
          <w:szCs w:val="28"/>
        </w:rPr>
      </w:pPr>
    </w:p>
    <w:p w14:paraId="58829E54" w14:textId="77777777" w:rsidR="0081369C" w:rsidRPr="00DF6DD9" w:rsidRDefault="0081369C" w:rsidP="0081369C">
      <w:pPr>
        <w:jc w:val="center"/>
        <w:rPr>
          <w:sz w:val="28"/>
          <w:szCs w:val="28"/>
        </w:rPr>
      </w:pPr>
      <w:r w:rsidRPr="00DF6DD9">
        <w:rPr>
          <w:b/>
          <w:bCs/>
          <w:color w:val="000000"/>
          <w:sz w:val="28"/>
          <w:szCs w:val="28"/>
        </w:rPr>
        <w:t>Jadavpur University</w:t>
      </w:r>
    </w:p>
    <w:p w14:paraId="2600F0E2" w14:textId="77777777" w:rsidR="0081369C" w:rsidRPr="00DF6DD9" w:rsidRDefault="0081369C" w:rsidP="0081369C">
      <w:pPr>
        <w:jc w:val="center"/>
        <w:rPr>
          <w:sz w:val="28"/>
          <w:szCs w:val="28"/>
        </w:rPr>
      </w:pPr>
      <w:r w:rsidRPr="00DF6DD9">
        <w:rPr>
          <w:b/>
          <w:bCs/>
          <w:color w:val="000000"/>
          <w:sz w:val="28"/>
          <w:szCs w:val="28"/>
        </w:rPr>
        <w:t>Kolkata – 700 032</w:t>
      </w:r>
    </w:p>
    <w:p w14:paraId="0D25C4F4" w14:textId="16325D49" w:rsidR="0081369C" w:rsidRDefault="0081369C" w:rsidP="0081369C">
      <w:pPr>
        <w:jc w:val="center"/>
        <w:rPr>
          <w:b/>
          <w:bCs/>
          <w:color w:val="000000"/>
          <w:sz w:val="28"/>
          <w:szCs w:val="28"/>
        </w:rPr>
      </w:pPr>
      <w:r w:rsidRPr="00DF6DD9">
        <w:rPr>
          <w:b/>
          <w:bCs/>
          <w:color w:val="000000"/>
          <w:sz w:val="28"/>
          <w:szCs w:val="28"/>
        </w:rPr>
        <w:t>20</w:t>
      </w:r>
      <w:r w:rsidRPr="00856DB6">
        <w:rPr>
          <w:b/>
          <w:bCs/>
          <w:color w:val="000000"/>
          <w:sz w:val="28"/>
          <w:szCs w:val="28"/>
        </w:rPr>
        <w:t>20</w:t>
      </w:r>
    </w:p>
    <w:p w14:paraId="2531862C" w14:textId="77777777" w:rsidR="0081369C" w:rsidRDefault="0081369C">
      <w:pPr>
        <w:rPr>
          <w:b/>
          <w:bCs/>
          <w:color w:val="000000"/>
          <w:sz w:val="28"/>
          <w:szCs w:val="28"/>
        </w:rPr>
      </w:pPr>
      <w:r>
        <w:rPr>
          <w:b/>
          <w:bCs/>
          <w:color w:val="000000"/>
          <w:sz w:val="28"/>
          <w:szCs w:val="28"/>
        </w:rPr>
        <w:br w:type="page"/>
      </w:r>
    </w:p>
    <w:p w14:paraId="532EC9AD" w14:textId="77777777" w:rsidR="0081369C" w:rsidRPr="00FE1713" w:rsidRDefault="0081369C" w:rsidP="0081369C">
      <w:pPr>
        <w:pStyle w:val="NormalWeb"/>
        <w:spacing w:before="0" w:beforeAutospacing="0" w:after="0" w:afterAutospacing="0"/>
        <w:jc w:val="center"/>
        <w:rPr>
          <w:b/>
          <w:bCs/>
        </w:rPr>
      </w:pPr>
      <w:r w:rsidRPr="00FE1713">
        <w:rPr>
          <w:b/>
          <w:bCs/>
          <w:color w:val="000000"/>
        </w:rPr>
        <w:lastRenderedPageBreak/>
        <w:t>ACKNOWLEDGEMENT</w:t>
      </w:r>
    </w:p>
    <w:p w14:paraId="44FBE6BC" w14:textId="77777777" w:rsidR="0081369C" w:rsidRPr="00FE1713" w:rsidRDefault="0081369C" w:rsidP="0081369C">
      <w:pPr>
        <w:spacing w:after="240"/>
        <w:rPr>
          <w:sz w:val="24"/>
          <w:szCs w:val="24"/>
        </w:rPr>
      </w:pPr>
      <w:r w:rsidRPr="00FE1713">
        <w:rPr>
          <w:sz w:val="24"/>
          <w:szCs w:val="24"/>
        </w:rPr>
        <w:br/>
      </w:r>
    </w:p>
    <w:p w14:paraId="0ECFA1ED" w14:textId="77777777" w:rsidR="0081369C" w:rsidRPr="00FE1713" w:rsidRDefault="0081369C" w:rsidP="0081369C">
      <w:pPr>
        <w:pStyle w:val="NormalWeb"/>
        <w:spacing w:before="0" w:beforeAutospacing="0" w:after="0" w:afterAutospacing="0"/>
      </w:pPr>
      <w:r w:rsidRPr="00FE1713">
        <w:rPr>
          <w:color w:val="000000"/>
        </w:rPr>
        <w:t xml:space="preserve">We are indebted to our project guide, </w:t>
      </w:r>
      <w:r w:rsidRPr="00FE1713">
        <w:rPr>
          <w:b/>
          <w:bCs/>
          <w:color w:val="000000"/>
        </w:rPr>
        <w:t>Dr. Ram Sarkar</w:t>
      </w:r>
      <w:r w:rsidRPr="00FE1713">
        <w:rPr>
          <w:color w:val="000000"/>
        </w:rPr>
        <w:t xml:space="preserve"> for his constant support, prompt help, support and unwavering encouragement which helped us a lot in completing the project. Under his guidance, we have been able to learn many new concepts regarding the topic at hand.</w:t>
      </w:r>
      <w:r w:rsidRPr="00FE1713">
        <w:rPr>
          <w:color w:val="000000"/>
        </w:rPr>
        <w:br/>
      </w:r>
      <w:r w:rsidRPr="00FE1713">
        <w:rPr>
          <w:color w:val="000000"/>
        </w:rPr>
        <w:br/>
      </w:r>
    </w:p>
    <w:p w14:paraId="4E83BC97" w14:textId="77777777" w:rsidR="0081369C" w:rsidRPr="00FE1713" w:rsidRDefault="0081369C" w:rsidP="0081369C">
      <w:pPr>
        <w:pStyle w:val="NormalWeb"/>
        <w:spacing w:before="0" w:beforeAutospacing="0" w:after="0" w:afterAutospacing="0"/>
      </w:pPr>
      <w:r w:rsidRPr="00FE1713">
        <w:rPr>
          <w:color w:val="000000"/>
        </w:rPr>
        <w:t xml:space="preserve">We are also thankful to </w:t>
      </w:r>
      <w:r w:rsidRPr="00FE1713">
        <w:rPr>
          <w:b/>
          <w:bCs/>
          <w:color w:val="000000"/>
        </w:rPr>
        <w:t xml:space="preserve">Prof. </w:t>
      </w:r>
      <w:proofErr w:type="spellStart"/>
      <w:r w:rsidRPr="00FE1713">
        <w:rPr>
          <w:b/>
          <w:bCs/>
          <w:color w:val="000000"/>
        </w:rPr>
        <w:t>Mahantapas</w:t>
      </w:r>
      <w:proofErr w:type="spellEnd"/>
      <w:r w:rsidRPr="00FE1713">
        <w:rPr>
          <w:b/>
          <w:bCs/>
          <w:color w:val="000000"/>
        </w:rPr>
        <w:t xml:space="preserve"> Kundu</w:t>
      </w:r>
      <w:r w:rsidRPr="00FE1713">
        <w:rPr>
          <w:color w:val="000000"/>
        </w:rPr>
        <w:t>, Head of the Department of Computer Science and Engineering, Jadavpur University for allowing us to carry out research in the department.</w:t>
      </w:r>
      <w:r w:rsidRPr="00FE1713">
        <w:rPr>
          <w:color w:val="000000"/>
        </w:rPr>
        <w:br/>
      </w:r>
      <w:r w:rsidRPr="00FE1713">
        <w:rPr>
          <w:color w:val="000000"/>
        </w:rPr>
        <w:br/>
      </w:r>
    </w:p>
    <w:p w14:paraId="2EE6CF3D" w14:textId="77777777" w:rsidR="0081369C" w:rsidRPr="00FE1713" w:rsidRDefault="0081369C" w:rsidP="0081369C">
      <w:pPr>
        <w:spacing w:after="240"/>
        <w:rPr>
          <w:sz w:val="24"/>
          <w:szCs w:val="24"/>
        </w:rPr>
      </w:pPr>
      <w:r w:rsidRPr="00FE1713">
        <w:rPr>
          <w:sz w:val="24"/>
          <w:szCs w:val="24"/>
        </w:rPr>
        <w:br/>
      </w:r>
      <w:r w:rsidRPr="00FE1713">
        <w:rPr>
          <w:sz w:val="24"/>
          <w:szCs w:val="24"/>
        </w:rPr>
        <w:br/>
      </w:r>
      <w:r w:rsidRPr="00FE1713">
        <w:rPr>
          <w:sz w:val="24"/>
          <w:szCs w:val="24"/>
        </w:rPr>
        <w:br/>
      </w:r>
      <w:r w:rsidRPr="00FE1713">
        <w:rPr>
          <w:sz w:val="24"/>
          <w:szCs w:val="24"/>
        </w:rPr>
        <w:br/>
      </w:r>
    </w:p>
    <w:p w14:paraId="67A91D97" w14:textId="77777777" w:rsidR="0081369C" w:rsidRPr="00FE1713" w:rsidRDefault="0081369C" w:rsidP="0081369C">
      <w:pPr>
        <w:pStyle w:val="NormalWeb"/>
        <w:spacing w:before="0" w:beforeAutospacing="0" w:after="0" w:afterAutospacing="0"/>
        <w:ind w:left="1440" w:hanging="615"/>
        <w:jc w:val="center"/>
      </w:pPr>
      <w:r w:rsidRPr="00FE1713">
        <w:rPr>
          <w:b/>
          <w:bCs/>
          <w:color w:val="000000"/>
        </w:rPr>
        <w:t xml:space="preserve">____________________      </w:t>
      </w:r>
      <w:r w:rsidRPr="00FE1713">
        <w:rPr>
          <w:rStyle w:val="apple-tab-span"/>
          <w:b/>
          <w:bCs/>
          <w:color w:val="000000"/>
        </w:rPr>
        <w:tab/>
      </w:r>
      <w:r w:rsidRPr="00FE1713">
        <w:rPr>
          <w:rStyle w:val="apple-tab-span"/>
          <w:b/>
          <w:bCs/>
          <w:color w:val="000000"/>
        </w:rPr>
        <w:tab/>
      </w:r>
      <w:r w:rsidRPr="00FE1713">
        <w:rPr>
          <w:rStyle w:val="apple-tab-span"/>
          <w:b/>
          <w:bCs/>
          <w:color w:val="000000"/>
        </w:rPr>
        <w:tab/>
      </w:r>
      <w:r w:rsidRPr="00FE1713">
        <w:rPr>
          <w:b/>
          <w:bCs/>
          <w:color w:val="000000"/>
        </w:rPr>
        <w:t>____________________</w:t>
      </w:r>
      <w:r w:rsidRPr="00FE1713">
        <w:rPr>
          <w:b/>
          <w:bCs/>
          <w:color w:val="000000"/>
        </w:rPr>
        <w:br/>
      </w:r>
      <w:proofErr w:type="spellStart"/>
      <w:r w:rsidRPr="00FE1713">
        <w:rPr>
          <w:color w:val="000000"/>
        </w:rPr>
        <w:t>Rajonya</w:t>
      </w:r>
      <w:proofErr w:type="spellEnd"/>
      <w:r w:rsidRPr="00FE1713">
        <w:rPr>
          <w:color w:val="000000"/>
        </w:rPr>
        <w:t xml:space="preserve"> De</w:t>
      </w:r>
      <w:r w:rsidRPr="00FE1713">
        <w:rPr>
          <w:color w:val="000000"/>
        </w:rPr>
        <w:tab/>
      </w:r>
      <w:r w:rsidRPr="00FE1713">
        <w:rPr>
          <w:color w:val="000000"/>
        </w:rPr>
        <w:tab/>
      </w:r>
      <w:r w:rsidRPr="00FE1713">
        <w:rPr>
          <w:color w:val="000000"/>
        </w:rPr>
        <w:tab/>
      </w:r>
      <w:proofErr w:type="gramStart"/>
      <w:r w:rsidRPr="00FE1713">
        <w:rPr>
          <w:color w:val="000000"/>
        </w:rPr>
        <w:tab/>
      </w:r>
      <w:r w:rsidRPr="00FE1713">
        <w:rPr>
          <w:b/>
          <w:bCs/>
          <w:color w:val="000000"/>
        </w:rPr>
        <w:t xml:space="preserve">  </w:t>
      </w:r>
      <w:r w:rsidRPr="00FE1713">
        <w:rPr>
          <w:rStyle w:val="apple-tab-span"/>
          <w:b/>
          <w:bCs/>
          <w:color w:val="000000"/>
        </w:rPr>
        <w:tab/>
      </w:r>
      <w:proofErr w:type="gramEnd"/>
      <w:r w:rsidRPr="00FE1713">
        <w:rPr>
          <w:color w:val="000000"/>
        </w:rPr>
        <w:t>Anuran Chakraborty</w:t>
      </w:r>
    </w:p>
    <w:p w14:paraId="5DE1202A" w14:textId="77777777" w:rsidR="0081369C" w:rsidRPr="00FE1713" w:rsidRDefault="0081369C" w:rsidP="0081369C">
      <w:pPr>
        <w:jc w:val="both"/>
        <w:rPr>
          <w:b/>
          <w:sz w:val="24"/>
          <w:szCs w:val="24"/>
        </w:rPr>
      </w:pPr>
      <w:r w:rsidRPr="00FE1713">
        <w:rPr>
          <w:b/>
          <w:sz w:val="24"/>
          <w:szCs w:val="24"/>
        </w:rPr>
        <w:t xml:space="preserve"> </w:t>
      </w:r>
    </w:p>
    <w:p w14:paraId="209BE432" w14:textId="77777777" w:rsidR="0081369C" w:rsidRPr="00FE1713" w:rsidRDefault="0081369C" w:rsidP="0081369C">
      <w:pPr>
        <w:jc w:val="both"/>
        <w:rPr>
          <w:b/>
          <w:sz w:val="24"/>
          <w:szCs w:val="24"/>
        </w:rPr>
      </w:pPr>
    </w:p>
    <w:p w14:paraId="178E0C16" w14:textId="77777777" w:rsidR="0081369C" w:rsidRPr="00FE1713" w:rsidRDefault="0081369C" w:rsidP="0081369C">
      <w:pPr>
        <w:jc w:val="both"/>
        <w:rPr>
          <w:b/>
          <w:sz w:val="24"/>
          <w:szCs w:val="24"/>
        </w:rPr>
      </w:pPr>
    </w:p>
    <w:p w14:paraId="3F726B21" w14:textId="77777777" w:rsidR="0081369C" w:rsidRPr="00FE1713" w:rsidRDefault="0081369C" w:rsidP="0081369C">
      <w:pPr>
        <w:jc w:val="both"/>
        <w:rPr>
          <w:b/>
          <w:sz w:val="24"/>
          <w:szCs w:val="24"/>
        </w:rPr>
      </w:pPr>
    </w:p>
    <w:p w14:paraId="2384A13D" w14:textId="77777777" w:rsidR="0081369C" w:rsidRPr="00FE1713" w:rsidRDefault="0081369C" w:rsidP="0081369C">
      <w:pPr>
        <w:jc w:val="both"/>
        <w:rPr>
          <w:b/>
          <w:sz w:val="24"/>
          <w:szCs w:val="24"/>
        </w:rPr>
      </w:pPr>
    </w:p>
    <w:p w14:paraId="322A693E" w14:textId="77777777" w:rsidR="0081369C" w:rsidRPr="00FE1713" w:rsidRDefault="0081369C" w:rsidP="0081369C">
      <w:pPr>
        <w:jc w:val="both"/>
        <w:rPr>
          <w:b/>
          <w:sz w:val="24"/>
          <w:szCs w:val="24"/>
        </w:rPr>
      </w:pPr>
    </w:p>
    <w:p w14:paraId="20143F53" w14:textId="77777777" w:rsidR="0081369C" w:rsidRPr="00FE1713" w:rsidRDefault="0081369C" w:rsidP="0081369C">
      <w:pPr>
        <w:jc w:val="both"/>
        <w:rPr>
          <w:b/>
          <w:sz w:val="24"/>
          <w:szCs w:val="24"/>
        </w:rPr>
      </w:pPr>
    </w:p>
    <w:p w14:paraId="43CE17C9" w14:textId="77777777" w:rsidR="0081369C" w:rsidRPr="00FE1713" w:rsidRDefault="0081369C" w:rsidP="0081369C">
      <w:pPr>
        <w:jc w:val="both"/>
        <w:rPr>
          <w:b/>
          <w:sz w:val="24"/>
          <w:szCs w:val="24"/>
        </w:rPr>
      </w:pPr>
    </w:p>
    <w:p w14:paraId="5473628B" w14:textId="77777777" w:rsidR="0081369C" w:rsidRPr="00FE1713" w:rsidRDefault="0081369C" w:rsidP="0081369C">
      <w:pPr>
        <w:jc w:val="both"/>
        <w:rPr>
          <w:b/>
          <w:sz w:val="24"/>
          <w:szCs w:val="24"/>
        </w:rPr>
      </w:pPr>
    </w:p>
    <w:p w14:paraId="6998573E" w14:textId="1E9A00E0" w:rsidR="00614A86" w:rsidRDefault="00614A86" w:rsidP="0081369C">
      <w:pPr>
        <w:jc w:val="both"/>
        <w:rPr>
          <w:b/>
          <w:sz w:val="24"/>
          <w:szCs w:val="24"/>
        </w:rPr>
      </w:pPr>
    </w:p>
    <w:p w14:paraId="15204813" w14:textId="77777777" w:rsidR="00614A86" w:rsidRDefault="00614A86">
      <w:pPr>
        <w:rPr>
          <w:b/>
          <w:sz w:val="24"/>
          <w:szCs w:val="24"/>
        </w:rPr>
      </w:pPr>
      <w:r>
        <w:rPr>
          <w:b/>
          <w:sz w:val="24"/>
          <w:szCs w:val="24"/>
        </w:rPr>
        <w:br w:type="page"/>
      </w:r>
    </w:p>
    <w:p w14:paraId="07B7508E" w14:textId="77777777" w:rsidR="0081369C" w:rsidRPr="00FE1713" w:rsidRDefault="0081369C" w:rsidP="0081369C">
      <w:pPr>
        <w:jc w:val="both"/>
        <w:rPr>
          <w:b/>
          <w:sz w:val="24"/>
          <w:szCs w:val="24"/>
        </w:rPr>
      </w:pPr>
    </w:p>
    <w:p w14:paraId="5A06D8B5" w14:textId="77777777" w:rsidR="00614A86" w:rsidRPr="00E3262C" w:rsidRDefault="00614A86" w:rsidP="00614A86">
      <w:pPr>
        <w:jc w:val="center"/>
        <w:rPr>
          <w:b/>
          <w:bCs/>
          <w:sz w:val="32"/>
          <w:szCs w:val="32"/>
        </w:rPr>
      </w:pPr>
      <w:r w:rsidRPr="00E3262C">
        <w:rPr>
          <w:b/>
          <w:bCs/>
          <w:color w:val="000000"/>
          <w:sz w:val="32"/>
          <w:szCs w:val="32"/>
        </w:rPr>
        <w:t>ABSTRACT</w:t>
      </w:r>
    </w:p>
    <w:p w14:paraId="53B48500" w14:textId="77777777" w:rsidR="00614A86" w:rsidRPr="00E3262C" w:rsidRDefault="00614A86" w:rsidP="00614A86">
      <w:pPr>
        <w:spacing w:after="240"/>
        <w:rPr>
          <w:sz w:val="24"/>
          <w:szCs w:val="24"/>
        </w:rPr>
      </w:pPr>
    </w:p>
    <w:p w14:paraId="4F5F2465" w14:textId="332C4954" w:rsidR="00614A86" w:rsidRPr="00E3262C" w:rsidRDefault="00614A86" w:rsidP="00614A86">
      <w:pPr>
        <w:spacing w:after="240"/>
        <w:jc w:val="both"/>
        <w:rPr>
          <w:sz w:val="24"/>
          <w:szCs w:val="24"/>
        </w:rPr>
      </w:pPr>
      <w:r w:rsidRPr="00614A86">
        <w:rPr>
          <w:sz w:val="24"/>
          <w:szCs w:val="24"/>
        </w:rPr>
        <w:t xml:space="preserve">For document image analysis, image binarization is an important preprocessing step. Also, binarization can help in improving the readability of old and historical manuscripts. Such documents are generally degraded due to various reasons such as bleed-through, faded ink, or stains. Achieving good binarization performance on these documents is a challenging task. In this </w:t>
      </w:r>
      <w:r w:rsidR="00090922">
        <w:rPr>
          <w:sz w:val="24"/>
          <w:szCs w:val="24"/>
        </w:rPr>
        <w:t>work</w:t>
      </w:r>
      <w:r w:rsidRPr="00614A86">
        <w:rPr>
          <w:sz w:val="24"/>
          <w:szCs w:val="24"/>
        </w:rPr>
        <w:t xml:space="preserve">, a deep </w:t>
      </w:r>
      <w:proofErr w:type="gramStart"/>
      <w:r w:rsidRPr="00614A86">
        <w:rPr>
          <w:sz w:val="24"/>
          <w:szCs w:val="24"/>
        </w:rPr>
        <w:t>learning based</w:t>
      </w:r>
      <w:proofErr w:type="gramEnd"/>
      <w:r w:rsidRPr="00614A86">
        <w:rPr>
          <w:sz w:val="24"/>
          <w:szCs w:val="24"/>
        </w:rPr>
        <w:t xml:space="preserve"> model for document image binarization has been proposed, comprising a Dual Discriminator Generative Adversarial Network (DD-GAN) which uses Focal Loss as generator loss. The DD-GAN consists of two discriminator networks - one looks for the global similarity i.e. on the whole image, and another one explores the image in small patches i.e. local similarity. At the final stage, simple thresholding is performed on the generated images. The method has been tested on five recent DIBCO datasets. It has been found that the method is robust and it provides results comparable with state-of-the-art methods.</w:t>
      </w:r>
    </w:p>
    <w:p w14:paraId="100416E7" w14:textId="77777777" w:rsidR="00614A86" w:rsidRPr="00E3262C" w:rsidRDefault="00614A86" w:rsidP="00614A86">
      <w:pPr>
        <w:rPr>
          <w:sz w:val="24"/>
          <w:szCs w:val="24"/>
        </w:rPr>
      </w:pPr>
    </w:p>
    <w:p w14:paraId="07EF5817" w14:textId="76575EC9" w:rsidR="00614A86" w:rsidRPr="00E3262C" w:rsidRDefault="00614A86" w:rsidP="00614A86">
      <w:pPr>
        <w:jc w:val="both"/>
        <w:rPr>
          <w:sz w:val="24"/>
          <w:szCs w:val="24"/>
        </w:rPr>
      </w:pPr>
      <w:r w:rsidRPr="00E3262C">
        <w:rPr>
          <w:b/>
          <w:bCs/>
          <w:color w:val="000000"/>
          <w:sz w:val="24"/>
          <w:szCs w:val="24"/>
        </w:rPr>
        <w:t>Keywords:</w:t>
      </w:r>
      <w:r w:rsidRPr="00E3262C">
        <w:rPr>
          <w:color w:val="000000"/>
          <w:sz w:val="24"/>
          <w:szCs w:val="24"/>
        </w:rPr>
        <w:t xml:space="preserve"> </w:t>
      </w:r>
      <w:r w:rsidR="00646C81" w:rsidRPr="00646C81">
        <w:rPr>
          <w:i/>
          <w:iCs/>
          <w:color w:val="000000"/>
          <w:sz w:val="24"/>
          <w:szCs w:val="24"/>
        </w:rPr>
        <w:t>Binarization, Deep Learning, Generative Adversarial Network, Document Image, Focal Loss.</w:t>
      </w:r>
    </w:p>
    <w:p w14:paraId="1457E32E" w14:textId="77777777" w:rsidR="0081369C" w:rsidRPr="00FE1713" w:rsidRDefault="0081369C" w:rsidP="0081369C">
      <w:pPr>
        <w:jc w:val="both"/>
        <w:rPr>
          <w:b/>
          <w:sz w:val="24"/>
          <w:szCs w:val="24"/>
        </w:rPr>
      </w:pPr>
    </w:p>
    <w:p w14:paraId="0AB326A5" w14:textId="77777777" w:rsidR="0081369C" w:rsidRPr="00FE1713" w:rsidRDefault="0081369C" w:rsidP="0081369C">
      <w:pPr>
        <w:jc w:val="both"/>
        <w:rPr>
          <w:b/>
          <w:sz w:val="24"/>
          <w:szCs w:val="24"/>
        </w:rPr>
      </w:pPr>
    </w:p>
    <w:p w14:paraId="15DE2DA2" w14:textId="77777777" w:rsidR="0081369C" w:rsidRDefault="0081369C" w:rsidP="0081369C">
      <w:pPr>
        <w:jc w:val="center"/>
        <w:rPr>
          <w:color w:val="000000"/>
          <w:sz w:val="24"/>
          <w:szCs w:val="24"/>
        </w:rPr>
      </w:pPr>
    </w:p>
    <w:p w14:paraId="07896158" w14:textId="77777777" w:rsidR="0081369C" w:rsidRDefault="0081369C" w:rsidP="0081369C">
      <w:pPr>
        <w:jc w:val="center"/>
        <w:rPr>
          <w:color w:val="000000"/>
          <w:sz w:val="24"/>
          <w:szCs w:val="24"/>
        </w:rPr>
      </w:pPr>
    </w:p>
    <w:p w14:paraId="3C681701" w14:textId="77777777" w:rsidR="0081369C" w:rsidRDefault="0081369C" w:rsidP="0081369C">
      <w:pPr>
        <w:jc w:val="center"/>
        <w:rPr>
          <w:color w:val="000000"/>
          <w:sz w:val="24"/>
          <w:szCs w:val="24"/>
        </w:rPr>
      </w:pPr>
    </w:p>
    <w:p w14:paraId="0698278F" w14:textId="77777777" w:rsidR="0081369C" w:rsidRPr="00DF6DD9" w:rsidRDefault="0081369C" w:rsidP="0081369C">
      <w:pPr>
        <w:jc w:val="center"/>
        <w:rPr>
          <w:sz w:val="28"/>
          <w:szCs w:val="28"/>
        </w:rPr>
      </w:pPr>
    </w:p>
    <w:p w14:paraId="7D01769D" w14:textId="77777777" w:rsidR="0081369C" w:rsidRPr="00FE1713" w:rsidRDefault="0081369C" w:rsidP="0081369C">
      <w:pPr>
        <w:jc w:val="both"/>
        <w:rPr>
          <w:b/>
          <w:sz w:val="24"/>
          <w:szCs w:val="24"/>
        </w:rPr>
      </w:pPr>
    </w:p>
    <w:p w14:paraId="7D55CC96" w14:textId="3C306B28" w:rsidR="0081369C" w:rsidRDefault="0081369C"/>
    <w:p w14:paraId="07D02580" w14:textId="77777777" w:rsidR="006E4051" w:rsidRPr="00E3262C" w:rsidRDefault="006E4051" w:rsidP="006E4051">
      <w:pPr>
        <w:rPr>
          <w:sz w:val="24"/>
          <w:szCs w:val="24"/>
        </w:rPr>
      </w:pPr>
      <w:r w:rsidRPr="00E3262C">
        <w:rPr>
          <w:color w:val="000000"/>
          <w:sz w:val="24"/>
          <w:szCs w:val="24"/>
        </w:rPr>
        <w:t>Dr. Ram Sarkar</w:t>
      </w:r>
    </w:p>
    <w:p w14:paraId="573B4F01" w14:textId="77777777" w:rsidR="006E4051" w:rsidRPr="00E3262C" w:rsidRDefault="006E4051" w:rsidP="006E4051">
      <w:pPr>
        <w:jc w:val="both"/>
        <w:rPr>
          <w:sz w:val="24"/>
          <w:szCs w:val="24"/>
        </w:rPr>
      </w:pPr>
      <w:r w:rsidRPr="00E3262C">
        <w:rPr>
          <w:color w:val="000000"/>
          <w:sz w:val="24"/>
          <w:szCs w:val="24"/>
        </w:rPr>
        <w:t>Project Guide</w:t>
      </w:r>
    </w:p>
    <w:p w14:paraId="7324B0B3" w14:textId="77777777" w:rsidR="0081369C" w:rsidRDefault="0081369C">
      <w:r>
        <w:br w:type="page"/>
      </w:r>
    </w:p>
    <w:p w14:paraId="06125C22" w14:textId="77777777" w:rsidR="00E97402" w:rsidRPr="00C44BA3" w:rsidRDefault="00E97402" w:rsidP="00C44BA3">
      <w:pPr>
        <w:pStyle w:val="Heading1"/>
        <w:jc w:val="left"/>
        <w:rPr>
          <w:b/>
          <w:bCs/>
          <w:sz w:val="26"/>
          <w:szCs w:val="26"/>
        </w:rPr>
      </w:pPr>
      <w:r w:rsidRPr="00C44BA3">
        <w:rPr>
          <w:b/>
          <w:bCs/>
          <w:sz w:val="26"/>
          <w:szCs w:val="26"/>
        </w:rPr>
        <w:lastRenderedPageBreak/>
        <w:t>I</w:t>
      </w:r>
      <w:r w:rsidRPr="00C44BA3">
        <w:rPr>
          <w:b/>
          <w:bCs/>
          <w:sz w:val="22"/>
          <w:szCs w:val="22"/>
        </w:rPr>
        <w:t>NTRODUCTION</w:t>
      </w:r>
    </w:p>
    <w:p w14:paraId="5E400837" w14:textId="0A29EFE0" w:rsidR="00EC2FE6" w:rsidRPr="00434422" w:rsidRDefault="00EC2FE6" w:rsidP="00833B6C">
      <w:pPr>
        <w:jc w:val="both"/>
      </w:pPr>
      <w:r w:rsidRPr="00434422">
        <w:t xml:space="preserve">Document </w:t>
      </w:r>
      <w:r w:rsidR="00C94033" w:rsidRPr="00434422">
        <w:t xml:space="preserve">image </w:t>
      </w:r>
      <w:r w:rsidRPr="00434422">
        <w:t xml:space="preserve">binarization, the task of classifying a pixel as foreground or background, is an important preprocessing step in document </w:t>
      </w:r>
      <w:r w:rsidR="002E5654" w:rsidRPr="00434422">
        <w:t xml:space="preserve">image </w:t>
      </w:r>
      <w:r w:rsidRPr="00434422">
        <w:t>analysis. The documents</w:t>
      </w:r>
      <w:r w:rsidR="00F833B3" w:rsidRPr="00434422">
        <w:t>, especially historical manuscr</w:t>
      </w:r>
      <w:r w:rsidR="007C78EB" w:rsidRPr="00434422">
        <w:t>i</w:t>
      </w:r>
      <w:r w:rsidR="00F833B3" w:rsidRPr="00434422">
        <w:t>pts,</w:t>
      </w:r>
      <w:r w:rsidRPr="00434422">
        <w:t xml:space="preserve"> often suffer from degradation due to aging effect, ink stains, bleed-through</w:t>
      </w:r>
      <w:r w:rsidR="002E5654" w:rsidRPr="00434422">
        <w:t>,</w:t>
      </w:r>
      <w:r w:rsidRPr="00434422">
        <w:t xml:space="preserve"> faded ink, etc</w:t>
      </w:r>
      <w:r w:rsidR="002E5654" w:rsidRPr="00434422">
        <w:t>.</w:t>
      </w:r>
      <w:r w:rsidR="00F833B3" w:rsidRPr="00434422">
        <w:t xml:space="preserve"> </w:t>
      </w:r>
      <w:r w:rsidR="002E5654" w:rsidRPr="00434422">
        <w:t>which make</w:t>
      </w:r>
      <w:r w:rsidR="00F833B3" w:rsidRPr="00434422">
        <w:t xml:space="preserve"> the binarization </w:t>
      </w:r>
      <w:r w:rsidR="002E5654" w:rsidRPr="00434422">
        <w:t xml:space="preserve">process </w:t>
      </w:r>
      <w:r w:rsidR="00F833B3" w:rsidRPr="00434422">
        <w:t>a challenging task</w:t>
      </w:r>
      <w:r w:rsidRPr="00434422">
        <w:t>. Ea</w:t>
      </w:r>
      <w:r w:rsidR="00F833B3" w:rsidRPr="00434422">
        <w:t>rly</w:t>
      </w:r>
      <w:r w:rsidRPr="00434422">
        <w:t xml:space="preserve"> binarization techniques</w:t>
      </w:r>
      <w:r w:rsidR="00BC2503" w:rsidRPr="00434422">
        <w:t xml:space="preserve"> </w:t>
      </w:r>
      <w:r w:rsidR="00BC2503" w:rsidRPr="00434422">
        <w:fldChar w:fldCharType="begin" w:fldLock="1"/>
      </w:r>
      <w:r w:rsidR="00AA2CD9" w:rsidRPr="00434422">
        <w:instrText>ADDIN CSL_CITATION {"citationItems":[{"id":"ITEM-1","itemData":{"DOI":"10.1109/tsmc.1979.4310076","ISSN":"00189472","abstract":"A nonparametric and unsupervised method of automatic threshold selection for picture segmentation is presented. An otpimal threshold is selected by the discriminant criterion, namely, so as the maximize the separability of the resultant classes in gray levels. The procedure is very simple, utilizing only the zeroth- and first-order cumulative moments of the gray-level histogram. It is strightforward to extend the method to multithreshold problems. Several experimental results are also presented to support the validity of the method.","author":[{"dropping-particle":"","family":"Otsu","given":"Nobuyuki","non-dropping-particle":"","parse-names":false,"suffix":""}],"container-title":"IEEE Trans Syst Man Cybern","id":"ITEM-1","issue":"1","issued":{"date-parts":[["1979"]]},"page":"62-66","title":"THRESHOLD SELECTION METHOD FROM GRAY-LEVEL HISTOGRAMS.","type":"article-journal","volume":"SMC-9"},"uris":["http://www.mendeley.com/documents/?uuid=d6a4fbae-7ff4-332c-bb75-ea89bc21d10d","http://www.mendeley.com/documents/?uuid=370f051c-7c1c-47a3-a8db-631324e9b33e"]}],"mendeley":{"formattedCitation":"[1]","plainTextFormattedCitation":"[1]","previouslyFormattedCitation":"[1]"},"properties":{"noteIndex":0},"schema":"https://github.com/citation-style-language/schema/raw/master/csl-citation.json"}</w:instrText>
      </w:r>
      <w:r w:rsidR="00BC2503" w:rsidRPr="00434422">
        <w:fldChar w:fldCharType="separate"/>
      </w:r>
      <w:r w:rsidR="00BC2503" w:rsidRPr="00434422">
        <w:rPr>
          <w:noProof/>
        </w:rPr>
        <w:t>[1]</w:t>
      </w:r>
      <w:r w:rsidR="00BC2503" w:rsidRPr="00434422">
        <w:fldChar w:fldCharType="end"/>
      </w:r>
      <w:r w:rsidR="00BC2503" w:rsidRPr="00434422">
        <w:fldChar w:fldCharType="begin" w:fldLock="1"/>
      </w:r>
      <w:r w:rsidR="00AA2CD9" w:rsidRPr="00434422">
        <w:instrText>ADDIN CSL_CITATION {"citationItems":[{"id":"ITEM-1","itemData":{"DOI":"10.1016/S0031-3203(99)00055-2","ISSN":"00313203","abstract":"A new method is presented for adaptive document image binarization, where the page is considered as a collection of subcomponents such as text, background and picture. The problems caused by noise, illumination and many source type-related degradations are addressed. Two new algorithms are applied to determine a local threshold for each pixel. The performance evaluation of the algorithm utilizes test images with ground-truth, evaluation metrics for binarization of textual and synthetic images, and a weight-based ranking procedure for the final result presentation. The proposed algorithms were tested with images including different types of document components and degradations. The results were compared with a number of known techniques in the literature. The benchmarking results show that the method adapts and performs well in each case qualitatively and quantitatively. © 1999 Pattern Recognition Society.","author":[{"dropping-particle":"","family":"Sauvola","given":"J.","non-dropping-particle":"","parse-names":false,"suffix":""},{"dropping-particle":"","family":"Pietikäinen","given":"M.","non-dropping-particle":"","parse-names":false,"suffix":""}],"container-title":"Pattern Recognition","id":"ITEM-1","issued":{"date-parts":[["2000"]]},"title":"Adaptive document image binarization","type":"article-journal"},"uris":["http://www.mendeley.com/documents/?uuid=a9ac1602-dd55-44cc-ab1e-9ba6b5379f1b","http://www.mendeley.com/documents/?uuid=a6bc52ea-befb-491a-bb2b-254716c9f07a","http://www.mendeley.com/documents/?uuid=9f47cece-9567-4336-b251-d052663be84e"]}],"mendeley":{"formattedCitation":"[2]","plainTextFormattedCitation":"[2]","previouslyFormattedCitation":"[2]"},"properties":{"noteIndex":0},"schema":"https://github.com/citation-style-language/schema/raw/master/csl-citation.json"}</w:instrText>
      </w:r>
      <w:r w:rsidR="00BC2503" w:rsidRPr="00434422">
        <w:fldChar w:fldCharType="separate"/>
      </w:r>
      <w:r w:rsidR="00BC2503" w:rsidRPr="00434422">
        <w:rPr>
          <w:noProof/>
        </w:rPr>
        <w:t>[2]</w:t>
      </w:r>
      <w:r w:rsidR="00BC2503" w:rsidRPr="00434422">
        <w:fldChar w:fldCharType="end"/>
      </w:r>
      <w:r w:rsidR="00BC2503" w:rsidRPr="00434422">
        <w:fldChar w:fldCharType="begin" w:fldLock="1"/>
      </w:r>
      <w:r w:rsidR="00AA2CD9" w:rsidRPr="00434422">
        <w:instrText>ADDIN CSL_CITATION {"citationItems":[{"id":"ITEM-1","itemData":{"DOI":"10.1109/ICCSP.2011.5739305","ISBN":"9781424497980","abstract":"Accurate cell nucleus segmentation is necessary for automated cytological image analysis. Thresholding is a crucial step in segmentation. The accuracy of segmentation depends on the accuracy of thresholding. In this paper we propose a new method for thresholding of photomicrographs of diversly stained cytology smears. To account for the different stains, we use different color spaces. A new local thresholding scheme is developed to solve the problem of nonuniform staining. Finally, the results obtained from the new method are compared with those of some of the existing thresholding methods, clearly showing the improvement achieved. © 2011 IEEE.","author":[{"dropping-particle":"","family":"Phansalkar","given":"Neerad","non-dropping-particle":"","parse-names":false,"suffix":""},{"dropping-particle":"","family":"More","given":"Sumit","non-dropping-particle":"","parse-names":false,"suffix":""},{"dropping-particle":"","family":"Sabale","given":"Ashish","non-dropping-particle":"","parse-names":false,"suffix":""},{"dropping-particle":"","family":"Joshi","given":"Madhuri","non-dropping-particle":"","parse-names":false,"suffix":""}],"container-title":"ICCSP 2011 - 2011 International Conference on Communications and Signal Processing","id":"ITEM-1","issued":{"date-parts":[["2011"]]},"title":"Adaptive local thresholding for detection of nuclei in diversity stained cytology images","type":"paper-conference"},"uris":["http://www.mendeley.com/documents/?uuid=f9c6ba34-290b-4cf2-838a-f2c1d49b58a7","http://www.mendeley.com/documents/?uuid=321b8a37-05a1-4d8d-ab82-9f381624d555","http://www.mendeley.com/documents/?uuid=0e666b8d-5568-4857-add0-58d5bcbf2847"]}],"mendeley":{"formattedCitation":"[3]","plainTextFormattedCitation":"[3]","previouslyFormattedCitation":"[3]"},"properties":{"noteIndex":0},"schema":"https://github.com/citation-style-language/schema/raw/master/csl-citation.json"}</w:instrText>
      </w:r>
      <w:r w:rsidR="00BC2503" w:rsidRPr="00434422">
        <w:fldChar w:fldCharType="separate"/>
      </w:r>
      <w:r w:rsidR="00BC2503" w:rsidRPr="00434422">
        <w:rPr>
          <w:noProof/>
        </w:rPr>
        <w:t>[3]</w:t>
      </w:r>
      <w:r w:rsidR="00BC2503" w:rsidRPr="00434422">
        <w:fldChar w:fldCharType="end"/>
      </w:r>
      <w:r w:rsidR="00BC2503" w:rsidRPr="00434422">
        <w:fldChar w:fldCharType="begin" w:fldLock="1"/>
      </w:r>
      <w:r w:rsidR="00AA2CD9" w:rsidRPr="00434422">
        <w:instrText>ADDIN CSL_CITATION {"citationItems":[{"id":"ITEM-1","itemData":{"DOI":"10.1109/icpr.2008.4761534","ISBN":"9781424421756","ISSN":"10514651","abstract":"This paper presents a new adaptive approach for document image binarization. The proposed method is mainly based on the combination of several state-of-the-art binarization methodologies as well as on the efficient incorporation of the edge information of the gray scale source image. An enhancement step based on mathematical morphology operations is also involved in order to produce a high quality result while preserving stroke information. The proposed method demonstrated superior performance against six (6) well-known techniques on numerous degraded handwritten and machine-printed documents. The performance evaluation is based on visual criteria as well as on an objective evaluation methodology. © 2008 IEEE.","author":[{"dropping-particle":"","family":"Gatos","given":"B.","non-dropping-particle":"","parse-names":false,"suffix":""},{"dropping-particle":"","family":"Pratikakis","given":"I.","non-dropping-particle":"","parse-names":false,"suffix":""},{"dropping-particle":"","family":"Perantonis","given":"S. J.","non-dropping-particle":"","parse-names":false,"suffix":""}],"container-title":"Proceedings - International Conference on Pattern Recognition","id":"ITEM-1","issued":{"date-parts":[["2008"]]},"title":"Improved document image binarization by using a combination of multiple binarization techniques and adapted edge information","type":"paper-conference"},"uris":["http://www.mendeley.com/documents/?uuid=663ec11e-e5ac-459a-8cf7-16ff35cd471d","http://www.mendeley.com/documents/?uuid=4ecb6ef8-5d7f-4178-8af8-358e22c5560a","http://www.mendeley.com/documents/?uuid=8af3b1cd-d524-4edf-8cfa-44d25ace70f0"]}],"mendeley":{"formattedCitation":"[4]","plainTextFormattedCitation":"[4]","previouslyFormattedCitation":"[4]"},"properties":{"noteIndex":0},"schema":"https://github.com/citation-style-language/schema/raw/master/csl-citation.json"}</w:instrText>
      </w:r>
      <w:r w:rsidR="00BC2503" w:rsidRPr="00434422">
        <w:fldChar w:fldCharType="separate"/>
      </w:r>
      <w:r w:rsidR="00BC2503" w:rsidRPr="00434422">
        <w:rPr>
          <w:noProof/>
        </w:rPr>
        <w:t>[4]</w:t>
      </w:r>
      <w:r w:rsidR="00BC2503" w:rsidRPr="00434422">
        <w:fldChar w:fldCharType="end"/>
      </w:r>
      <w:r w:rsidRPr="00434422">
        <w:t xml:space="preserve"> used various thresholding techniques either based on single or multiple thresholds to classify the pixels. Recently, deep learning frameworks </w:t>
      </w:r>
      <w:r w:rsidR="00235CB6"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8888e18a-a658-4675-8e26-760efef382df","http://www.mendeley.com/documents/?uuid=2970dae8-6e3d-40e2-8a7c-d7f9b31074fe","http://www.mendeley.com/documents/?uuid=e48482b8-ad2b-4542-a13a-b6d65ab8e6ed"]}],"mendeley":{"formattedCitation":"[5]","plainTextFormattedCitation":"[5]","previouslyFormattedCitation":"[5]"},"properties":{"noteIndex":0},"schema":"https://github.com/citation-style-language/schema/raw/master/csl-citation.json"}</w:instrText>
      </w:r>
      <w:r w:rsidR="00235CB6" w:rsidRPr="00434422">
        <w:fldChar w:fldCharType="separate"/>
      </w:r>
      <w:r w:rsidR="00235CB6" w:rsidRPr="00434422">
        <w:rPr>
          <w:noProof/>
        </w:rPr>
        <w:t>[5]</w:t>
      </w:r>
      <w:r w:rsidR="00235CB6" w:rsidRPr="00434422">
        <w:fldChar w:fldCharType="end"/>
      </w:r>
      <w:r w:rsidR="00235CB6"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81ea83d7-656d-4e39-b05e-34a5b5148502","http://www.mendeley.com/documents/?uuid=66750bda-bc9c-492a-96ff-a7e837008e62","http://www.mendeley.com/documents/?uuid=c703f31d-dbc4-419b-8035-9e81a3318259"]}],"mendeley":{"formattedCitation":"[6]","plainTextFormattedCitation":"[6]","previouslyFormattedCitation":"[6]"},"properties":{"noteIndex":0},"schema":"https://github.com/citation-style-language/schema/raw/master/csl-citation.json"}</w:instrText>
      </w:r>
      <w:r w:rsidR="00235CB6" w:rsidRPr="00434422">
        <w:fldChar w:fldCharType="separate"/>
      </w:r>
      <w:r w:rsidR="00235CB6" w:rsidRPr="00434422">
        <w:rPr>
          <w:noProof/>
        </w:rPr>
        <w:t>[6]</w:t>
      </w:r>
      <w:r w:rsidR="00235CB6" w:rsidRPr="00434422">
        <w:fldChar w:fldCharType="end"/>
      </w:r>
      <w:r w:rsidRPr="00434422">
        <w:t xml:space="preserve"> have also become popular for binarization of document images. The success of these </w:t>
      </w:r>
      <w:r w:rsidR="002E5654" w:rsidRPr="00434422">
        <w:t>frameworks</w:t>
      </w:r>
      <w:r w:rsidRPr="00434422">
        <w:t xml:space="preserve"> ha</w:t>
      </w:r>
      <w:r w:rsidR="00026D22">
        <w:t>s</w:t>
      </w:r>
      <w:r w:rsidRPr="00434422">
        <w:t xml:space="preserve"> been broadly attributed to their ability to effectively capture the spatial dependency </w:t>
      </w:r>
      <w:r w:rsidR="002E5654" w:rsidRPr="00434422">
        <w:t xml:space="preserve">among the pixels </w:t>
      </w:r>
      <w:r w:rsidRPr="00434422">
        <w:t xml:space="preserve">in an image. A fully convolutional neural network (FCNN) </w:t>
      </w:r>
      <w:r w:rsidR="00DE1915" w:rsidRPr="00434422">
        <w:fldChar w:fldCharType="begin" w:fldLock="1"/>
      </w:r>
      <w:r w:rsidR="00AA2CD9" w:rsidRPr="00434422">
        <w:instrText>ADDIN CSL_CITATION {"citationItems":[{"id":"ITEM-1","itemData":{"DOI":"10.1109/CVPR.2015.7298965","ISBN":"9781467369640","ISSN":"10636919","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20], the VGG net [31], and GoogLeNet [32]) into fully convolutional networks and transfer their learned representations by fine-tuning [3] to the segmentation task. We then define a skip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less than one fifth of a second for a typical image.","author":[{"dropping-particle":"","family":"Long","given":"Jonathan","non-dropping-particle":"","parse-names":false,"suffix":""},{"dropping-particle":"","family":"Shelhamer","given":"Evan","non-dropping-particle":"","parse-names":false,"suffix":""},{"dropping-particle":"","family":"Darrell","given":"Trevor","non-dropping-particle":"","parse-names":false,"suffix":""}],"container-title":"Proceedings of the IEEE Computer Society Conference on Computer Vision and Pattern Recognition","id":"ITEM-1","issued":{"date-parts":[["2015"]]},"title":"Fully convolutional networks for semantic segmentation","type":"paper-conference"},"uris":["http://www.mendeley.com/documents/?uuid=4e9ce38c-b198-44db-8b89-e2914432f928","http://www.mendeley.com/documents/?uuid=7ad4d25c-d681-49d5-bcd9-26f344b9008b","http://www.mendeley.com/documents/?uuid=e0ae551e-1e1a-4227-a4cf-6a5bd549ac74"]}],"mendeley":{"formattedCitation":"[7]","plainTextFormattedCitation":"[7]","previouslyFormattedCitation":"[7]"},"properties":{"noteIndex":0},"schema":"https://github.com/citation-style-language/schema/raw/master/csl-citation.json"}</w:instrText>
      </w:r>
      <w:r w:rsidR="00DE1915" w:rsidRPr="00434422">
        <w:fldChar w:fldCharType="separate"/>
      </w:r>
      <w:r w:rsidR="00DE1915" w:rsidRPr="00434422">
        <w:rPr>
          <w:noProof/>
        </w:rPr>
        <w:t>[7]</w:t>
      </w:r>
      <w:r w:rsidR="00DE1915" w:rsidRPr="00434422">
        <w:fldChar w:fldCharType="end"/>
      </w:r>
      <w:r w:rsidR="00DE1915" w:rsidRPr="00434422">
        <w:t xml:space="preserve"> </w:t>
      </w:r>
      <w:r w:rsidRPr="00434422">
        <w:t xml:space="preserve">is ideal for the semantic labeling of pixels. In </w:t>
      </w:r>
      <w:r w:rsidR="003D0BE1" w:rsidRPr="00434422">
        <w:fldChar w:fldCharType="begin" w:fldLock="1"/>
      </w:r>
      <w:r w:rsidR="00AA2CD9" w:rsidRPr="00434422">
        <w:instrText>ADDIN CSL_CITATION {"citationItems":[{"id":"ITEM-1","itemData":{"DOI":"10.1016/j.patrec.2018.05.011","ISSN":"01678655","abstract":"Binarization of digital documents is the task of classifying each pixel in an image of the document as belonging to the background (parchment/paper) or foreground (text/ink). Historical documents are often subjected to degradations, that make the task challenging. In the current work a deep neural network architecture is proposed that combines a fully convolutional network with an unrolled primal-dual network that can be trained end-to-end to achieve state of the art binarization on four out of seven datasets. Document binarization is formulated as an energy minimization problem. A fully convolutional neural network is trained for semantic segmentation of pixels that provides labeling cost associated with each pixel. This cost estimate is refined along the edges to compensate for any over or under estimation of the foreground class using a primal-dual approach. We provide necessary overview on proximal operator that facilitates theoretical underpinning required to train a primal-dual network using a gradient descent algorithm. Numerical instabilities encountered due to the recurrent nature of primal-dual approach are handled. We provide experimental results on document binarization competition dataset along with network changes and hyperparameter tuning required for stability and performance of the network. The network when pre-trained on synthetic dataset performs better as per the competition metrics.","author":[{"dropping-particle":"","family":"Ayyalasomayajula","given":"Kalyan Ram","non-dropping-particle":"","parse-names":false,"suffix":""},{"dropping-particle":"","family":"Malmberg","given":"Filip","non-dropping-particle":"","parse-names":false,"suffix":""},{"dropping-particle":"","family":"Brun","given":"Anders","non-dropping-particle":"","parse-names":false,"suffix":""}],"container-title":"Pattern Recognition Letters","id":"ITEM-1","issued":{"date-parts":[["2019"]]},"title":"PDNet: Semantic segmentation integrated with a primal-dual network for document binarization","type":"article-journal"},"uris":["http://www.mendeley.com/documents/?uuid=ac043aed-ea36-4916-9459-7b06157da7e2","http://www.mendeley.com/documents/?uuid=37cc08c7-b2ba-48dd-ad06-d4da2b990ee5","http://www.mendeley.com/documents/?uuid=41c5e66f-a42d-4114-bf9a-2c31c328ff37"]}],"mendeley":{"formattedCitation":"[8]","plainTextFormattedCitation":"[8]","previouslyFormattedCitation":"[8]"},"properties":{"noteIndex":0},"schema":"https://github.com/citation-style-language/schema/raw/master/csl-citation.json"}</w:instrText>
      </w:r>
      <w:r w:rsidR="003D0BE1" w:rsidRPr="00434422">
        <w:fldChar w:fldCharType="separate"/>
      </w:r>
      <w:r w:rsidR="003D0BE1" w:rsidRPr="00434422">
        <w:rPr>
          <w:noProof/>
        </w:rPr>
        <w:t>[8]</w:t>
      </w:r>
      <w:r w:rsidR="003D0BE1" w:rsidRPr="00434422">
        <w:fldChar w:fldCharType="end"/>
      </w:r>
      <w:r w:rsidRPr="00434422">
        <w:t xml:space="preserve">, document </w:t>
      </w:r>
      <w:r w:rsidR="002E5654" w:rsidRPr="00434422">
        <w:t xml:space="preserve">image </w:t>
      </w:r>
      <w:r w:rsidRPr="00434422">
        <w:t>binarization is formulated as an energy minimization problem, whereby a</w:t>
      </w:r>
      <w:r w:rsidR="00026D22">
        <w:t>n</w:t>
      </w:r>
      <w:r w:rsidRPr="00434422">
        <w:t xml:space="preserve"> </w:t>
      </w:r>
      <w:r w:rsidR="002E5654" w:rsidRPr="00434422">
        <w:t>FCNN</w:t>
      </w:r>
      <w:r w:rsidRPr="00434422">
        <w:t xml:space="preserve"> is trained for semantic segmentation of pixels that provides </w:t>
      </w:r>
      <w:r w:rsidR="00C17EBF" w:rsidRPr="00434422">
        <w:t xml:space="preserve">a </w:t>
      </w:r>
      <w:r w:rsidRPr="00434422">
        <w:t xml:space="preserve">labeling cost associated with each pixel. Other frameworks such as </w:t>
      </w:r>
      <w:r w:rsidR="00026D22">
        <w:t xml:space="preserve">the </w:t>
      </w:r>
      <w:r w:rsidRPr="00434422">
        <w:t xml:space="preserve">holistically-nested edge detector (HED) </w:t>
      </w:r>
      <w:r w:rsidR="00A66AE3" w:rsidRPr="00434422">
        <w:fldChar w:fldCharType="begin" w:fldLock="1"/>
      </w:r>
      <w:r w:rsidR="00AA2CD9" w:rsidRPr="00434422">
        <w:instrText>ADDIN CSL_CITATION {"citationItems":[{"id":"ITEM-1","itemData":{"DOI":"10.1007/s11263-017-1004-z","ISSN":"15731405","abstract":"We develop a new edge detection algorithm that addresses two important issues in this long-standing vision problem: (1) holistic image training and prediction; and (2) multi-scale and multi-level feature learning. Our proposed method, holistically-nested edge detection (HED), performs image-to-image prediction by means of a deep learning model that leverages fully convolutional neural networks and deeply-supervised nets. HED automatically learns rich hierarchical representations (guided by deep supervision on side responses) that are important in order to resolve the challenging ambiguity in edge and object boundary detection. We significantly advance the state-of-the-art on the BSDS500 dataset (ODS F-score of 0.790) and the NYU Depth dataset (ODS F-score of 0.746), and do so with an improved speed (0.4 s per image) that is orders of magnitude faster than some CNN-based edge detection algorithms developed before HED. We also observe encouraging results on other boundary detection benchmark datasets such as Multicue and PASCAL-Context.","author":[{"dropping-particle":"","family":"Xie","given":"Saining","non-dropping-particle":"","parse-names":false,"suffix":""},{"dropping-particle":"","family":"Tu","given":"Zhuowen","non-dropping-particle":"","parse-names":false,"suffix":""}],"container-title":"International Journal of Computer Vision","id":"ITEM-1","issued":{"date-parts":[["2017"]]},"title":"Holistically-Nested Edge Detection","type":"article-journal"},"uris":["http://www.mendeley.com/documents/?uuid=3a8be780-4669-4c38-8312-51ff97b9fdea","http://www.mendeley.com/documents/?uuid=22f1158c-d024-44fd-8f4f-bd7501bef556","http://www.mendeley.com/documents/?uuid=f898e63e-5136-4dd7-ba8c-9b5e0871a94a"]}],"mendeley":{"formattedCitation":"[9]","plainTextFormattedCitation":"[9]","previouslyFormattedCitation":"[9]"},"properties":{"noteIndex":0},"schema":"https://github.com/citation-style-language/schema/raw/master/csl-citation.json"}</w:instrText>
      </w:r>
      <w:r w:rsidR="00A66AE3" w:rsidRPr="00434422">
        <w:fldChar w:fldCharType="separate"/>
      </w:r>
      <w:r w:rsidR="00A66AE3" w:rsidRPr="00434422">
        <w:rPr>
          <w:noProof/>
        </w:rPr>
        <w:t>[9]</w:t>
      </w:r>
      <w:r w:rsidR="00A66AE3" w:rsidRPr="00434422">
        <w:fldChar w:fldCharType="end"/>
      </w:r>
      <w:r w:rsidRPr="00434422">
        <w:t xml:space="preserve"> and U-Net </w:t>
      </w:r>
      <w:r w:rsidR="00A66AE3" w:rsidRPr="00434422">
        <w:fldChar w:fldCharType="begin" w:fldLock="1"/>
      </w:r>
      <w:r w:rsidR="00AA2CD9" w:rsidRPr="00434422">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title":"U-net: Convolutional networks for biomedical image segmentation","type":"paper-conference"},"uris":["http://www.mendeley.com/documents/?uuid=bd442105-d518-413b-9d82-f42b82015d77","http://www.mendeley.com/documents/?uuid=aff1d670-6703-4226-b68f-9bf880721160","http://www.mendeley.com/documents/?uuid=17bf339c-eae2-4ed3-b116-80ff8a826d46"]}],"mendeley":{"formattedCitation":"[10]","plainTextFormattedCitation":"[10]","previouslyFormattedCitation":"[10]"},"properties":{"noteIndex":0},"schema":"https://github.com/citation-style-language/schema/raw/master/csl-citation.json"}</w:instrText>
      </w:r>
      <w:r w:rsidR="00A66AE3" w:rsidRPr="00434422">
        <w:fldChar w:fldCharType="separate"/>
      </w:r>
      <w:r w:rsidR="00A66AE3" w:rsidRPr="00434422">
        <w:rPr>
          <w:noProof/>
        </w:rPr>
        <w:t>[10]</w:t>
      </w:r>
      <w:r w:rsidR="00A66AE3" w:rsidRPr="00434422">
        <w:fldChar w:fldCharType="end"/>
      </w:r>
      <w:r w:rsidRPr="00434422">
        <w:t xml:space="preserve"> </w:t>
      </w:r>
      <w:r w:rsidRPr="00434422">
        <w:rPr>
          <w:color w:val="000000" w:themeColor="text1"/>
        </w:rPr>
        <w:t xml:space="preserve">also provide </w:t>
      </w:r>
      <w:r w:rsidR="002E5654" w:rsidRPr="00434422">
        <w:rPr>
          <w:color w:val="000000" w:themeColor="text1"/>
        </w:rPr>
        <w:t xml:space="preserve">significant </w:t>
      </w:r>
      <w:r w:rsidRPr="00434422">
        <w:rPr>
          <w:color w:val="000000" w:themeColor="text1"/>
        </w:rPr>
        <w:t>performance gain.</w:t>
      </w:r>
      <w:r w:rsidR="007C78EB" w:rsidRPr="00434422">
        <w:rPr>
          <w:color w:val="000000" w:themeColor="text1"/>
        </w:rPr>
        <w:t xml:space="preserve"> </w:t>
      </w:r>
      <w:r w:rsidR="00DB3155" w:rsidRPr="00434422">
        <w:rPr>
          <w:color w:val="000000" w:themeColor="text1"/>
        </w:rPr>
        <w:t xml:space="preserve">In </w:t>
      </w:r>
      <w:r w:rsidR="00DB3155" w:rsidRPr="00434422">
        <w:rPr>
          <w:color w:val="000000" w:themeColor="text1"/>
        </w:rPr>
        <w:fldChar w:fldCharType="begin" w:fldLock="1"/>
      </w:r>
      <w:r w:rsidR="00AA2CD9" w:rsidRPr="00434422">
        <w:rPr>
          <w:color w:val="000000" w:themeColor="text1"/>
        </w:rPr>
        <w:instrText>ADDIN CSL_CITATION {"citationItems":[{"id":"ITEM-1","itemData":{"DOI":"10.1109/DAS.2018.71","ISBN":"9781538633465","abstract":"In the context of document image analysis, image binarization is an important preprocessing step for other document analysis algorithms, but also relevant on its own by improving the readability of images of historical documents. While historical document image binarization is challenging due to common image degradations, such as bleedthrough, faded ink or stains, achieving good binarization performance in a timely manner is a worthwhile goal to facilitate efficient information extraction from historical documents. In this paper, we propose a recurrent neural network based algorithm using Grid Long Short-Term Memory cells for image binarization, as well as a pseudo F-Measure based weighted loss function. We evaluate the binarization and execution performance of our algorithm for different choices of footprint size, scale factor and loss function. Our experiments show a significant trade-off between binarization time and quality for different footprint sizes. However, we see no statistically significant difference when using different scale factors and only limited differences for different loss functions. Lastly, we compare the binarization performance of our approach with the best performing algorithm in the 2016 handwritten document image binarization contest and show that both algorithms perform equally well.","author":[{"dropping-particle":"","family":"Westphal","given":"Florian","non-dropping-particle":"","parse-names":false,"suffix":""},{"dropping-particle":"","family":"Lavesson","given":"Niklas","non-dropping-particle":"","parse-names":false,"suffix":""},{"dropping-particle":"","family":"Grahn","given":"Hakan","non-dropping-particle":"","parse-names":false,"suffix":""}],"container-title":"Proceedings - 13th IAPR International Workshop on Document Analysis Systems, DAS 2018","id":"ITEM-1","issued":{"date-parts":[["2018"]]},"title":"Document image binarization using recurrent neural networks","type":"paper-conference"},"uris":["http://www.mendeley.com/documents/?uuid=8e958313-90f7-4a98-a00d-5375f8b31a99","http://www.mendeley.com/documents/?uuid=cdec6ba6-4816-46e9-ab32-38221a1fd2bc","http://www.mendeley.com/documents/?uuid=68d136e5-04c4-4d73-afb0-91f50f30ec07"]}],"mendeley":{"formattedCitation":"[11]","plainTextFormattedCitation":"[11]","previouslyFormattedCitation":"[11]"},"properties":{"noteIndex":0},"schema":"https://github.com/citation-style-language/schema/raw/master/csl-citation.json"}</w:instrText>
      </w:r>
      <w:r w:rsidR="00DB3155" w:rsidRPr="00434422">
        <w:rPr>
          <w:color w:val="000000" w:themeColor="text1"/>
        </w:rPr>
        <w:fldChar w:fldCharType="separate"/>
      </w:r>
      <w:r w:rsidR="00DB3155" w:rsidRPr="00434422">
        <w:rPr>
          <w:noProof/>
          <w:color w:val="000000" w:themeColor="text1"/>
        </w:rPr>
        <w:t>[11]</w:t>
      </w:r>
      <w:r w:rsidR="00DB3155" w:rsidRPr="00434422">
        <w:rPr>
          <w:color w:val="000000" w:themeColor="text1"/>
        </w:rPr>
        <w:fldChar w:fldCharType="end"/>
      </w:r>
      <w:r w:rsidR="002E5654" w:rsidRPr="00434422">
        <w:rPr>
          <w:color w:val="000000" w:themeColor="text1"/>
        </w:rPr>
        <w:t>,</w:t>
      </w:r>
      <w:r w:rsidR="00DB3155" w:rsidRPr="00434422">
        <w:rPr>
          <w:color w:val="000000" w:themeColor="text1"/>
        </w:rPr>
        <w:t xml:space="preserve"> the authors</w:t>
      </w:r>
      <w:r w:rsidR="007C78EB" w:rsidRPr="00434422">
        <w:rPr>
          <w:color w:val="000000" w:themeColor="text1"/>
        </w:rPr>
        <w:t xml:space="preserve"> use </w:t>
      </w:r>
      <w:r w:rsidR="00026D22">
        <w:rPr>
          <w:color w:val="000000" w:themeColor="text1"/>
        </w:rPr>
        <w:t xml:space="preserve">a </w:t>
      </w:r>
      <w:r w:rsidR="007C78EB" w:rsidRPr="00434422">
        <w:rPr>
          <w:color w:val="000000" w:themeColor="text1"/>
        </w:rPr>
        <w:t>recurrent neural network</w:t>
      </w:r>
      <w:r w:rsidR="002E5654" w:rsidRPr="00434422">
        <w:rPr>
          <w:color w:val="000000" w:themeColor="text1"/>
        </w:rPr>
        <w:t xml:space="preserve"> (RNN) based model</w:t>
      </w:r>
      <w:r w:rsidR="007C78EB" w:rsidRPr="00434422">
        <w:rPr>
          <w:color w:val="000000" w:themeColor="text1"/>
        </w:rPr>
        <w:t xml:space="preserve"> for </w:t>
      </w:r>
      <w:r w:rsidR="00EA45A0" w:rsidRPr="00434422">
        <w:rPr>
          <w:color w:val="000000" w:themeColor="text1"/>
        </w:rPr>
        <w:t>binarization</w:t>
      </w:r>
      <w:r w:rsidR="007C78EB" w:rsidRPr="00434422">
        <w:t>.</w:t>
      </w:r>
    </w:p>
    <w:p w14:paraId="2298EDF7" w14:textId="67F17803" w:rsidR="00E97B99" w:rsidRPr="004670CB" w:rsidRDefault="002321BC" w:rsidP="004670CB">
      <w:pPr>
        <w:pStyle w:val="Heading1"/>
        <w:jc w:val="left"/>
        <w:rPr>
          <w:b/>
          <w:bCs/>
          <w:sz w:val="24"/>
          <w:szCs w:val="24"/>
        </w:rPr>
      </w:pPr>
      <w:r w:rsidRPr="004670CB">
        <w:rPr>
          <w:b/>
          <w:bCs/>
          <w:sz w:val="24"/>
          <w:szCs w:val="24"/>
        </w:rPr>
        <w:t>Proposed M</w:t>
      </w:r>
      <w:r w:rsidR="00D92DFA" w:rsidRPr="004670CB">
        <w:rPr>
          <w:b/>
          <w:bCs/>
          <w:sz w:val="24"/>
          <w:szCs w:val="24"/>
        </w:rPr>
        <w:t>odel</w:t>
      </w:r>
    </w:p>
    <w:p w14:paraId="5FEDEB67" w14:textId="77E53F86" w:rsidR="00C43902" w:rsidRPr="00434422" w:rsidRDefault="0089322E" w:rsidP="00A001A7">
      <w:pPr>
        <w:jc w:val="both"/>
      </w:pPr>
      <w:r w:rsidRPr="00434422">
        <w:t>A</w:t>
      </w:r>
      <w:r w:rsidR="00390149" w:rsidRPr="00434422">
        <w:t xml:space="preserve"> </w:t>
      </w:r>
      <w:r w:rsidR="00E87999" w:rsidRPr="00434422">
        <w:t xml:space="preserve">deep </w:t>
      </w:r>
      <w:proofErr w:type="gramStart"/>
      <w:r w:rsidR="00E87999" w:rsidRPr="00434422">
        <w:t xml:space="preserve">learning </w:t>
      </w:r>
      <w:r w:rsidR="002319B4" w:rsidRPr="00434422">
        <w:t>based</w:t>
      </w:r>
      <w:proofErr w:type="gramEnd"/>
      <w:r w:rsidR="002319B4" w:rsidRPr="00434422">
        <w:t xml:space="preserve"> method</w:t>
      </w:r>
      <w:r w:rsidR="00E87999" w:rsidRPr="00434422">
        <w:t xml:space="preserve"> for image binarization</w:t>
      </w:r>
      <w:r w:rsidRPr="00434422">
        <w:t xml:space="preserve"> has been proposed in this </w:t>
      </w:r>
      <w:r w:rsidR="003036B0">
        <w:t>work</w:t>
      </w:r>
      <w:r w:rsidR="00E87999" w:rsidRPr="00434422">
        <w:t>.</w:t>
      </w:r>
      <w:r w:rsidR="00846F9D" w:rsidRPr="00434422">
        <w:t xml:space="preserve"> The method uses a</w:t>
      </w:r>
      <w:r w:rsidR="00645E05" w:rsidRPr="00434422">
        <w:t xml:space="preserve"> Dual Discriminator</w:t>
      </w:r>
      <w:r w:rsidR="00846F9D" w:rsidRPr="00434422">
        <w:t xml:space="preserve"> Generative Adversarial </w:t>
      </w:r>
      <w:r w:rsidR="000C4CB5" w:rsidRPr="00434422">
        <w:t>N</w:t>
      </w:r>
      <w:r w:rsidR="00846F9D" w:rsidRPr="00434422">
        <w:t>etwork (</w:t>
      </w:r>
      <w:r w:rsidR="00645E05" w:rsidRPr="00434422">
        <w:t>DD-</w:t>
      </w:r>
      <w:r w:rsidR="00846F9D" w:rsidRPr="00434422">
        <w:t>GAN)</w:t>
      </w:r>
      <w:r w:rsidR="009D5E08" w:rsidRPr="00434422">
        <w:t xml:space="preserve"> which consists of a U-Net network as </w:t>
      </w:r>
      <w:r w:rsidR="00026D22">
        <w:t xml:space="preserve">the </w:t>
      </w:r>
      <w:r w:rsidR="009D5E08" w:rsidRPr="00434422">
        <w:t xml:space="preserve">generator and two </w:t>
      </w:r>
      <w:r w:rsidR="00A91BD4" w:rsidRPr="00434422">
        <w:t xml:space="preserve">independent </w:t>
      </w:r>
      <w:r w:rsidR="009D5E08" w:rsidRPr="00434422">
        <w:t xml:space="preserve">discriminators – </w:t>
      </w:r>
      <w:r w:rsidR="00A91BD4" w:rsidRPr="00434422">
        <w:t>a Global Discriminator</w:t>
      </w:r>
      <w:r w:rsidR="009D5E08" w:rsidRPr="00434422">
        <w:t xml:space="preserve"> which looks at the higher-level features and</w:t>
      </w:r>
      <w:r w:rsidR="00A91BD4" w:rsidRPr="00434422">
        <w:t xml:space="preserve"> the</w:t>
      </w:r>
      <w:r w:rsidR="009D5E08" w:rsidRPr="00434422">
        <w:t xml:space="preserve"> overall document, and another </w:t>
      </w:r>
      <w:r w:rsidR="00A91BD4" w:rsidRPr="00434422">
        <w:t xml:space="preserve">Local Discriminator </w:t>
      </w:r>
      <w:r w:rsidR="009D5E08" w:rsidRPr="00434422">
        <w:t xml:space="preserve">which analyses </w:t>
      </w:r>
      <w:r w:rsidR="00A91BD4" w:rsidRPr="00434422">
        <w:t xml:space="preserve">the </w:t>
      </w:r>
      <w:r w:rsidR="009D5E08" w:rsidRPr="00434422">
        <w:t>low</w:t>
      </w:r>
      <w:r w:rsidR="00026D22">
        <w:t>-</w:t>
      </w:r>
      <w:r w:rsidR="009D5E08" w:rsidRPr="00434422">
        <w:t>level features in</w:t>
      </w:r>
      <w:r w:rsidR="00796799" w:rsidRPr="00434422">
        <w:t xml:space="preserve"> the</w:t>
      </w:r>
      <w:r w:rsidR="009D5E08" w:rsidRPr="00434422">
        <w:t xml:space="preserve"> local patches of the document</w:t>
      </w:r>
      <w:r w:rsidR="00A91BD4" w:rsidRPr="00434422">
        <w:t>.</w:t>
      </w:r>
      <w:r w:rsidR="00846F9D" w:rsidRPr="00434422">
        <w:t xml:space="preserve"> </w:t>
      </w:r>
      <w:r w:rsidR="00C43902" w:rsidRPr="00434422">
        <w:t xml:space="preserve">The architecture </w:t>
      </w:r>
      <w:r w:rsidR="003418FD" w:rsidRPr="00434422">
        <w:t>of DD</w:t>
      </w:r>
      <w:r w:rsidR="00645E05" w:rsidRPr="00434422">
        <w:t>-</w:t>
      </w:r>
      <w:r w:rsidR="00C43902" w:rsidRPr="00434422">
        <w:t>GAN is described hereafter.</w:t>
      </w:r>
    </w:p>
    <w:p w14:paraId="456CC3FB" w14:textId="77777777" w:rsidR="009D63AE" w:rsidRPr="00D05596" w:rsidRDefault="00E87999" w:rsidP="00A001A7">
      <w:pPr>
        <w:pStyle w:val="Heading2"/>
        <w:jc w:val="both"/>
        <w:rPr>
          <w:b/>
          <w:bCs/>
          <w:sz w:val="22"/>
          <w:szCs w:val="22"/>
        </w:rPr>
      </w:pPr>
      <w:r w:rsidRPr="00D05596">
        <w:rPr>
          <w:b/>
          <w:bCs/>
          <w:sz w:val="22"/>
          <w:szCs w:val="22"/>
        </w:rPr>
        <w:t xml:space="preserve">  </w:t>
      </w:r>
      <w:r w:rsidR="00A93C7B" w:rsidRPr="00D05596">
        <w:rPr>
          <w:b/>
          <w:bCs/>
          <w:sz w:val="22"/>
          <w:szCs w:val="22"/>
        </w:rPr>
        <w:t>Architecture</w:t>
      </w:r>
    </w:p>
    <w:p w14:paraId="4BC566E6" w14:textId="2A68574C" w:rsidR="00114AB5" w:rsidRPr="00434422" w:rsidRDefault="009F7DA2" w:rsidP="00A001A7">
      <w:pPr>
        <w:jc w:val="both"/>
      </w:pPr>
      <w:r w:rsidRPr="00434422">
        <w:t xml:space="preserve">Traditionally, GANs consists of two networks, a generator that is trained to generate target images in the output domain, and a discriminator trained to distinguish between real (in the output domain) and fake (generated) images. </w:t>
      </w:r>
      <w:r w:rsidR="00796799" w:rsidRPr="00434422">
        <w:t>These two networks are trained together and t</w:t>
      </w:r>
      <w:r w:rsidRPr="00434422">
        <w:t>he generator tries to generate images plausible enough to fool the discriminator.</w:t>
      </w:r>
    </w:p>
    <w:p w14:paraId="586BCEAD" w14:textId="519E94F5" w:rsidR="009F7DA2" w:rsidRPr="00434422" w:rsidRDefault="009F7DA2" w:rsidP="00A001A7">
      <w:pPr>
        <w:jc w:val="both"/>
      </w:pPr>
      <w:r w:rsidRPr="00434422">
        <w:t xml:space="preserve"> </w:t>
      </w:r>
    </w:p>
    <w:p w14:paraId="78A74DCB" w14:textId="4DF85DC8" w:rsidR="00A93C7B" w:rsidRPr="00434422" w:rsidRDefault="00A001A7" w:rsidP="00A001A7">
      <w:pPr>
        <w:jc w:val="both"/>
      </w:pPr>
      <w:r w:rsidRPr="00434422">
        <w:t>The proposed GAN consists of 3 networks</w:t>
      </w:r>
      <w:r w:rsidR="008F604C" w:rsidRPr="00434422">
        <w:t>,</w:t>
      </w:r>
      <w:r w:rsidRPr="00434422">
        <w:t xml:space="preserve"> a </w:t>
      </w:r>
      <w:r w:rsidRPr="00434422">
        <w:rPr>
          <w:b/>
          <w:bCs/>
        </w:rPr>
        <w:t xml:space="preserve">Generator </w:t>
      </w:r>
      <w:r w:rsidRPr="00434422">
        <w:t xml:space="preserve">which aims at generating the binarized image, a </w:t>
      </w:r>
      <w:r w:rsidRPr="00434422">
        <w:rPr>
          <w:b/>
          <w:bCs/>
        </w:rPr>
        <w:t xml:space="preserve">Global Discriminator </w:t>
      </w:r>
      <w:r w:rsidRPr="00434422">
        <w:t xml:space="preserve">which classifies whether an image is real or fake by </w:t>
      </w:r>
      <w:r w:rsidR="00CC770D" w:rsidRPr="00434422">
        <w:t>taking as input</w:t>
      </w:r>
      <w:r w:rsidRPr="00434422">
        <w:t xml:space="preserve"> the</w:t>
      </w:r>
      <w:r w:rsidR="00283D82" w:rsidRPr="00434422">
        <w:t xml:space="preserve"> whole</w:t>
      </w:r>
      <w:r w:rsidRPr="00434422">
        <w:t xml:space="preserve"> image</w:t>
      </w:r>
      <w:r w:rsidR="00283D82" w:rsidRPr="00434422">
        <w:t>,</w:t>
      </w:r>
      <w:r w:rsidR="008F604C" w:rsidRPr="00434422">
        <w:t xml:space="preserve"> and</w:t>
      </w:r>
      <w:r w:rsidR="00283D82" w:rsidRPr="00434422">
        <w:t xml:space="preserve"> a </w:t>
      </w:r>
      <w:r w:rsidR="00283D82" w:rsidRPr="00434422">
        <w:rPr>
          <w:b/>
          <w:bCs/>
        </w:rPr>
        <w:t>Local Discriminator</w:t>
      </w:r>
      <w:r w:rsidR="007509F6" w:rsidRPr="00434422">
        <w:rPr>
          <w:b/>
          <w:bCs/>
        </w:rPr>
        <w:t xml:space="preserve"> </w:t>
      </w:r>
      <w:r w:rsidR="007509F6" w:rsidRPr="00434422">
        <w:t xml:space="preserve">which </w:t>
      </w:r>
      <w:r w:rsidR="00303ABE" w:rsidRPr="00434422">
        <w:t xml:space="preserve">considers </w:t>
      </w:r>
      <w:r w:rsidR="000B3093" w:rsidRPr="00434422">
        <w:t xml:space="preserve">local </w:t>
      </w:r>
      <w:r w:rsidR="007509F6" w:rsidRPr="00434422">
        <w:t xml:space="preserve">patches of the image and classifies </w:t>
      </w:r>
      <w:r w:rsidR="00CC770D" w:rsidRPr="00434422">
        <w:t>the patches</w:t>
      </w:r>
      <w:r w:rsidR="007509F6" w:rsidRPr="00434422">
        <w:t xml:space="preserve"> as real or fake</w:t>
      </w:r>
      <w:r w:rsidRPr="00434422">
        <w:t>.</w:t>
      </w:r>
      <w:r w:rsidR="007A2251" w:rsidRPr="00434422">
        <w:t xml:space="preserve"> </w:t>
      </w:r>
      <w:r w:rsidR="00026D22">
        <w:t>The a</w:t>
      </w:r>
      <w:r w:rsidR="000543B4" w:rsidRPr="00434422">
        <w:t xml:space="preserve">rchitecture </w:t>
      </w:r>
      <w:r w:rsidR="00147CA4" w:rsidRPr="00434422">
        <w:t>of the</w:t>
      </w:r>
      <w:r w:rsidR="000543B4" w:rsidRPr="00434422">
        <w:t xml:space="preserve"> overall</w:t>
      </w:r>
      <w:r w:rsidR="00147CA4" w:rsidRPr="00434422">
        <w:t xml:space="preserve"> model is given in Fig 1. </w:t>
      </w:r>
      <w:r w:rsidR="002A2919" w:rsidRPr="00434422">
        <w:t xml:space="preserve">The main intuition behind the use of two discriminators is that the global discriminator </w:t>
      </w:r>
      <w:r w:rsidR="009141AA" w:rsidRPr="00434422">
        <w:t>classifies an image by looking at</w:t>
      </w:r>
      <w:r w:rsidR="000C2797" w:rsidRPr="00434422">
        <w:t xml:space="preserve"> the overall image and</w:t>
      </w:r>
      <w:r w:rsidR="009141AA" w:rsidRPr="00434422">
        <w:t xml:space="preserve"> </w:t>
      </w:r>
      <w:r w:rsidR="00982496" w:rsidRPr="00434422">
        <w:t>higher-level</w:t>
      </w:r>
      <w:r w:rsidR="009141AA" w:rsidRPr="00434422">
        <w:t xml:space="preserve"> features of the image</w:t>
      </w:r>
      <w:r w:rsidR="000C2797" w:rsidRPr="00434422">
        <w:t xml:space="preserve"> (such as image background, texture)</w:t>
      </w:r>
      <w:r w:rsidR="009141AA" w:rsidRPr="00434422">
        <w:t xml:space="preserve"> while the local discriminator </w:t>
      </w:r>
      <w:r w:rsidR="00CF68AB" w:rsidRPr="00434422">
        <w:t>looks at lower level features</w:t>
      </w:r>
      <w:r w:rsidR="000C2797" w:rsidRPr="00434422">
        <w:t xml:space="preserve"> (such as text strokes)</w:t>
      </w:r>
      <w:r w:rsidR="00CF68AB" w:rsidRPr="00434422">
        <w:t xml:space="preserve"> while classifying the images. </w:t>
      </w:r>
      <w:r w:rsidR="003B48EA" w:rsidRPr="00434422">
        <w:rPr>
          <w:color w:val="222222"/>
        </w:rPr>
        <w:t>Thus, we eliminate the pooling layers in the local network as it is difficult to obtain such precise localized details when the images are scaled down</w:t>
      </w:r>
      <w:r w:rsidR="00AA2CD9" w:rsidRPr="00434422">
        <w:t xml:space="preserve"> </w:t>
      </w:r>
      <w:r w:rsidR="00AA2CD9" w:rsidRPr="00434422">
        <w:fldChar w:fldCharType="begin" w:fldLock="1"/>
      </w:r>
      <w:r w:rsidR="00FD7338"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mendeley":{"formattedCitation":"[6]","plainTextFormattedCitation":"[6]","previouslyFormattedCitation":"[6]"},"properties":{"noteIndex":0},"schema":"https://github.com/citation-style-language/schema/raw/master/csl-citation.json"}</w:instrText>
      </w:r>
      <w:r w:rsidR="00AA2CD9" w:rsidRPr="00434422">
        <w:fldChar w:fldCharType="separate"/>
      </w:r>
      <w:r w:rsidR="00AA2CD9" w:rsidRPr="00434422">
        <w:rPr>
          <w:noProof/>
        </w:rPr>
        <w:t>[6]</w:t>
      </w:r>
      <w:r w:rsidR="00AA2CD9" w:rsidRPr="00434422">
        <w:fldChar w:fldCharType="end"/>
      </w:r>
      <w:r w:rsidR="003B48EA" w:rsidRPr="00434422">
        <w:rPr>
          <w:color w:val="222222"/>
        </w:rPr>
        <w:t xml:space="preserve">. Moreover, to capture these low-level intricacies, the network is empirically observed to require more layers. For global discriminator, it is observed that computing features at multiple scales lead to improved performance. Hence, pooling is an essential component of this network. Moreover, document images characteristically </w:t>
      </w:r>
      <w:r w:rsidR="00CF4FD5" w:rsidRPr="00434422">
        <w:rPr>
          <w:color w:val="222222"/>
        </w:rPr>
        <w:t>possess</w:t>
      </w:r>
      <w:r w:rsidR="003B48EA" w:rsidRPr="00434422">
        <w:rPr>
          <w:color w:val="222222"/>
        </w:rPr>
        <w:t xml:space="preserve"> limited variations for texture or background unlike in other computer vision domains. Thus, it is observed that </w:t>
      </w:r>
      <w:r w:rsidR="00026D22">
        <w:rPr>
          <w:color w:val="222222"/>
        </w:rPr>
        <w:t xml:space="preserve">a </w:t>
      </w:r>
      <w:r w:rsidR="003B48EA" w:rsidRPr="00434422">
        <w:rPr>
          <w:color w:val="222222"/>
        </w:rPr>
        <w:t>lesser number of layers serve our purpose for this task.</w:t>
      </w:r>
      <w:r w:rsidR="003B48EA" w:rsidRPr="00434422">
        <w:rPr>
          <w:i/>
          <w:iCs/>
          <w:color w:val="222222"/>
          <w:sz w:val="24"/>
          <w:szCs w:val="24"/>
        </w:rPr>
        <w:t xml:space="preserve"> </w:t>
      </w:r>
      <w:r w:rsidR="00F0573D" w:rsidRPr="00434422">
        <w:t xml:space="preserve">For this reason, </w:t>
      </w:r>
      <w:r w:rsidR="009642CD" w:rsidRPr="00434422">
        <w:t xml:space="preserve">in the proposed method, in </w:t>
      </w:r>
      <w:r w:rsidR="000C4765" w:rsidRPr="00434422">
        <w:t>g</w:t>
      </w:r>
      <w:r w:rsidR="000C2797" w:rsidRPr="00434422">
        <w:t>lo</w:t>
      </w:r>
      <w:r w:rsidR="000C4765" w:rsidRPr="00434422">
        <w:t>b</w:t>
      </w:r>
      <w:r w:rsidR="000C2797" w:rsidRPr="00434422">
        <w:t>al</w:t>
      </w:r>
      <w:r w:rsidR="00F0573D" w:rsidRPr="00434422">
        <w:t xml:space="preserve"> discriminator</w:t>
      </w:r>
      <w:r w:rsidR="00026D22">
        <w:t>,</w:t>
      </w:r>
      <w:r w:rsidR="00F0573D" w:rsidRPr="00434422">
        <w:t xml:space="preserve"> </w:t>
      </w:r>
      <w:proofErr w:type="gramStart"/>
      <w:r w:rsidR="009642CD" w:rsidRPr="00434422">
        <w:t>less</w:t>
      </w:r>
      <w:proofErr w:type="gramEnd"/>
      <w:r w:rsidR="009642CD" w:rsidRPr="00434422">
        <w:t xml:space="preserve"> </w:t>
      </w:r>
      <w:r w:rsidR="00F0573D" w:rsidRPr="00434422">
        <w:t xml:space="preserve">number of layers </w:t>
      </w:r>
      <w:r w:rsidR="009642CD" w:rsidRPr="00434422">
        <w:t xml:space="preserve">is used </w:t>
      </w:r>
      <w:r w:rsidR="00F0573D" w:rsidRPr="00434422">
        <w:t xml:space="preserve">compared to that of the </w:t>
      </w:r>
      <w:r w:rsidR="009642CD" w:rsidRPr="00434422">
        <w:t>lo</w:t>
      </w:r>
      <w:r w:rsidR="000E1D14" w:rsidRPr="00434422">
        <w:t>c</w:t>
      </w:r>
      <w:r w:rsidR="009642CD" w:rsidRPr="00434422">
        <w:t>al</w:t>
      </w:r>
      <w:r w:rsidR="00F0573D" w:rsidRPr="00434422">
        <w:t xml:space="preserve"> discriminator.</w:t>
      </w:r>
      <w:r w:rsidR="009141AA" w:rsidRPr="00434422">
        <w:t xml:space="preserve"> </w:t>
      </w:r>
    </w:p>
    <w:p w14:paraId="45606E3D" w14:textId="77777777" w:rsidR="00171C61" w:rsidRPr="00434422" w:rsidRDefault="00171C61" w:rsidP="00A001A7">
      <w:pPr>
        <w:jc w:val="both"/>
      </w:pPr>
    </w:p>
    <w:p w14:paraId="1F71FFFD" w14:textId="4C32A5D6" w:rsidR="00803884" w:rsidRPr="00434422" w:rsidRDefault="00EF6B97" w:rsidP="00A001A7">
      <w:pPr>
        <w:jc w:val="both"/>
      </w:pPr>
      <w:r w:rsidRPr="00434422">
        <w:rPr>
          <w:b/>
          <w:bCs/>
        </w:rPr>
        <w:t>Generator</w:t>
      </w:r>
      <w:r w:rsidR="00102DB6" w:rsidRPr="00434422">
        <w:rPr>
          <w:b/>
          <w:bCs/>
        </w:rPr>
        <w:t xml:space="preserve"> </w:t>
      </w:r>
      <w:r w:rsidR="009A7926" w:rsidRPr="00434422">
        <w:t>The architecture of the generator network</w:t>
      </w:r>
      <w:r w:rsidR="00700F68" w:rsidRPr="00434422">
        <w:t xml:space="preserve"> follows that of a standard U</w:t>
      </w:r>
      <w:r w:rsidR="002952B2" w:rsidRPr="00434422">
        <w:t>-</w:t>
      </w:r>
      <w:r w:rsidR="00700F68" w:rsidRPr="00434422">
        <w:t>Net</w:t>
      </w:r>
      <w:r w:rsidR="009642CD" w:rsidRPr="00434422">
        <w:t xml:space="preserve"> </w:t>
      </w:r>
      <w:r w:rsidR="002952B2" w:rsidRPr="00434422">
        <w:fldChar w:fldCharType="begin" w:fldLock="1"/>
      </w:r>
      <w:r w:rsidR="00AA2CD9" w:rsidRPr="00434422">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title":"U-net: Convolutional networks for biomedical image segmentation","type":"paper-conference"},"uris":["http://www.mendeley.com/documents/?uuid=17bf339c-eae2-4ed3-b116-80ff8a826d46","http://www.mendeley.com/documents/?uuid=aff1d670-6703-4226-b68f-9bf880721160","http://www.mendeley.com/documents/?uuid=bd442105-d518-413b-9d82-f42b82015d77"]}],"mendeley":{"formattedCitation":"[10]","plainTextFormattedCitation":"[10]","previouslyFormattedCitation":"[10]"},"properties":{"noteIndex":0},"schema":"https://github.com/citation-style-language/schema/raw/master/csl-citation.json"}</w:instrText>
      </w:r>
      <w:r w:rsidR="002952B2" w:rsidRPr="00434422">
        <w:fldChar w:fldCharType="separate"/>
      </w:r>
      <w:r w:rsidR="00A66AE3" w:rsidRPr="00434422">
        <w:rPr>
          <w:noProof/>
        </w:rPr>
        <w:t>[10]</w:t>
      </w:r>
      <w:r w:rsidR="002952B2" w:rsidRPr="00434422">
        <w:fldChar w:fldCharType="end"/>
      </w:r>
      <w:r w:rsidR="00E87924" w:rsidRPr="00434422">
        <w:t xml:space="preserve"> </w:t>
      </w:r>
      <w:r w:rsidR="00066E68" w:rsidRPr="00434422">
        <w:t>used in pix2pix GAN</w:t>
      </w:r>
      <w:r w:rsidR="009642CD" w:rsidRPr="00434422">
        <w:t xml:space="preserve"> </w:t>
      </w:r>
      <w:r w:rsidR="00886B2E"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d48bc7a4-a39c-4b44-9bfd-73041aa61d09","http://www.mendeley.com/documents/?uuid=a42a008e-fbb7-4eea-8dd4-33bb71aaf549","http://www.mendeley.com/documents/?uuid=9e3d01f5-86af-442e-8423-890b5af863ab"]}],"mendeley":{"formattedCitation":"[12]","plainTextFormattedCitation":"[12]","previouslyFormattedCitation":"[12]"},"properties":{"noteIndex":0},"schema":"https://github.com/citation-style-language/schema/raw/master/csl-citation.json"}</w:instrText>
      </w:r>
      <w:r w:rsidR="00886B2E" w:rsidRPr="00434422">
        <w:fldChar w:fldCharType="separate"/>
      </w:r>
      <w:r w:rsidR="00DB3155" w:rsidRPr="00434422">
        <w:rPr>
          <w:noProof/>
        </w:rPr>
        <w:t>[12]</w:t>
      </w:r>
      <w:r w:rsidR="00886B2E" w:rsidRPr="00434422">
        <w:fldChar w:fldCharType="end"/>
      </w:r>
      <w:r w:rsidR="00066E68" w:rsidRPr="00434422">
        <w:t>.</w:t>
      </w:r>
      <w:r w:rsidR="00803884" w:rsidRPr="00434422">
        <w:t xml:space="preserve"> </w:t>
      </w:r>
      <w:r w:rsidR="005F3C94" w:rsidRPr="00434422">
        <w:t xml:space="preserve">Since binarization can be thought of as a classification problem </w:t>
      </w:r>
      <w:r w:rsidR="009A3109" w:rsidRPr="00434422">
        <w:t>where</w:t>
      </w:r>
      <w:r w:rsidR="005F3C94" w:rsidRPr="00434422">
        <w:t xml:space="preserve"> a pixel is </w:t>
      </w:r>
      <w:r w:rsidR="009A3109" w:rsidRPr="00434422">
        <w:t xml:space="preserve">classified as </w:t>
      </w:r>
      <w:r w:rsidR="005F3C94" w:rsidRPr="00434422">
        <w:t xml:space="preserve">a background or a </w:t>
      </w:r>
      <w:r w:rsidR="009642CD" w:rsidRPr="00434422">
        <w:t>foreground</w:t>
      </w:r>
      <w:r w:rsidR="00311BCF" w:rsidRPr="00434422">
        <w:t xml:space="preserve">, the task of the generator is to take the input image and classify </w:t>
      </w:r>
      <w:r w:rsidR="00C61542" w:rsidRPr="00434422">
        <w:t xml:space="preserve">each of </w:t>
      </w:r>
      <w:r w:rsidR="009642CD" w:rsidRPr="00434422">
        <w:t>the pixels present therein as mentioned</w:t>
      </w:r>
      <w:r w:rsidR="00311BCF" w:rsidRPr="00434422">
        <w:t>.</w:t>
      </w:r>
      <w:r w:rsidR="00803884" w:rsidRPr="00434422">
        <w:t xml:space="preserve"> </w:t>
      </w:r>
    </w:p>
    <w:p w14:paraId="737660FA" w14:textId="07BC144C" w:rsidR="00D00D2E" w:rsidRPr="00434422" w:rsidRDefault="00415A59" w:rsidP="00A001A7">
      <w:pPr>
        <w:jc w:val="both"/>
      </w:pPr>
      <w:r w:rsidRPr="00434422">
        <w:rPr>
          <w:b/>
          <w:bCs/>
        </w:rPr>
        <w:t xml:space="preserve">Generator </w:t>
      </w:r>
      <w:r w:rsidR="0069762D" w:rsidRPr="00434422">
        <w:rPr>
          <w:b/>
          <w:bCs/>
        </w:rPr>
        <w:t xml:space="preserve">Loss Function </w:t>
      </w:r>
      <w:r w:rsidR="00803884" w:rsidRPr="00434422">
        <w:t>The loss function</w:t>
      </w:r>
      <w:r w:rsidR="005F3C94" w:rsidRPr="00434422">
        <w:t xml:space="preserve"> </w:t>
      </w:r>
      <w:r w:rsidR="00D00D2E" w:rsidRPr="00434422">
        <w:t>used for the generator is the focal loss</w:t>
      </w:r>
      <w:r w:rsidR="009642CD" w:rsidRPr="00434422">
        <w:t xml:space="preserve"> </w:t>
      </w:r>
      <w:r w:rsidR="003418FD" w:rsidRPr="00434422">
        <w:fldChar w:fldCharType="begin" w:fldLock="1"/>
      </w:r>
      <w:r w:rsidR="00AA2CD9" w:rsidRPr="00434422">
        <w:instrText>ADDIN CSL_CITATION {"citationItems":[{"id":"ITEM-1","itemData":{"DOI":"10.1109/ICCV.2017.324","ISBN":"9781538610329","ISSN":"15505499","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author":[{"dropping-particle":"","family":"Lin","given":"Tsung 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ar","given":"Piotr","non-dropping-particle":"","parse-names":false,"suffix":""}],"container-title":"Proceedings of the IEEE International Conference on Computer Vision","id":"ITEM-1","issued":{"date-parts":[["2017"]]},"title":"Focal Loss for Dense Object Detection","type":"paper-conference"},"uris":["http://www.mendeley.com/documents/?uuid=15f3be34-34d6-4c60-838c-6e16b58bb01a","http://www.mendeley.com/documents/?uuid=47fb3d2b-020a-4345-be0b-ef47db007426"]}],"mendeley":{"formattedCitation":"[13]","plainTextFormattedCitation":"[13]","previouslyFormattedCitation":"[13]"},"properties":{"noteIndex":0},"schema":"https://github.com/citation-style-language/schema/raw/master/csl-citation.json"}</w:instrText>
      </w:r>
      <w:r w:rsidR="003418FD" w:rsidRPr="00434422">
        <w:fldChar w:fldCharType="separate"/>
      </w:r>
      <w:r w:rsidR="003418FD" w:rsidRPr="00434422">
        <w:rPr>
          <w:noProof/>
        </w:rPr>
        <w:t>[13]</w:t>
      </w:r>
      <w:r w:rsidR="003418FD" w:rsidRPr="00434422">
        <w:fldChar w:fldCharType="end"/>
      </w:r>
      <w:r w:rsidR="00B45DC6" w:rsidRPr="00434422">
        <w:t xml:space="preserve">. Focal loss has been chosen as </w:t>
      </w:r>
      <w:r w:rsidR="00D83111" w:rsidRPr="00434422">
        <w:t>it counters the</w:t>
      </w:r>
      <w:r w:rsidR="00B45DC6" w:rsidRPr="00434422">
        <w:t xml:space="preserve"> class imbalance </w:t>
      </w:r>
      <w:r w:rsidR="00741807" w:rsidRPr="00434422">
        <w:t xml:space="preserve">problem, which is relevant here </w:t>
      </w:r>
      <w:r w:rsidR="00B45DC6" w:rsidRPr="00434422">
        <w:t xml:space="preserve">due to the presence of </w:t>
      </w:r>
      <w:r w:rsidR="006D05E5" w:rsidRPr="00434422">
        <w:t xml:space="preserve">a lot </w:t>
      </w:r>
      <w:r w:rsidR="00B45DC6" w:rsidRPr="00434422">
        <w:t>more background pixels than foreground pixels</w:t>
      </w:r>
      <w:r w:rsidR="00D83111" w:rsidRPr="00434422">
        <w:t xml:space="preserve">, thus preventing any bias while training the network. </w:t>
      </w:r>
    </w:p>
    <w:p w14:paraId="1F734F62" w14:textId="77777777" w:rsidR="00171C61" w:rsidRPr="00434422" w:rsidRDefault="00171C61" w:rsidP="00A001A7">
      <w:pPr>
        <w:jc w:val="both"/>
      </w:pPr>
    </w:p>
    <w:p w14:paraId="25B9201F" w14:textId="0319A33F" w:rsidR="00171C61" w:rsidRPr="00434422" w:rsidRDefault="00171C61" w:rsidP="00A001A7">
      <w:pPr>
        <w:jc w:val="both"/>
      </w:pPr>
      <w:r w:rsidRPr="00434422">
        <w:rPr>
          <w:b/>
          <w:bCs/>
        </w:rPr>
        <w:t xml:space="preserve">Global </w:t>
      </w:r>
      <w:r w:rsidR="009B5817" w:rsidRPr="00434422">
        <w:rPr>
          <w:b/>
          <w:bCs/>
        </w:rPr>
        <w:t>D</w:t>
      </w:r>
      <w:r w:rsidRPr="00434422">
        <w:rPr>
          <w:b/>
          <w:bCs/>
        </w:rPr>
        <w:t xml:space="preserve">iscriminator </w:t>
      </w:r>
      <w:r w:rsidR="00B800FD" w:rsidRPr="00434422">
        <w:t xml:space="preserve">The global </w:t>
      </w:r>
      <w:r w:rsidR="00CE6687" w:rsidRPr="00434422">
        <w:t xml:space="preserve">discriminator </w:t>
      </w:r>
      <w:r w:rsidR="009C0C65" w:rsidRPr="00434422">
        <w:t xml:space="preserve">consists of two convolutional layers with batch normalization and </w:t>
      </w:r>
      <w:proofErr w:type="spellStart"/>
      <w:r w:rsidR="009C0C65" w:rsidRPr="00434422">
        <w:t>LeakyReLU</w:t>
      </w:r>
      <w:proofErr w:type="spellEnd"/>
      <w:r w:rsidR="009C0C65" w:rsidRPr="00434422">
        <w:t xml:space="preserve"> as the activation function, followed by a max pooling layer and 3 </w:t>
      </w:r>
      <w:r w:rsidR="0011178D" w:rsidRPr="00434422">
        <w:t>fully connected</w:t>
      </w:r>
      <w:r w:rsidR="009C0C65" w:rsidRPr="00434422">
        <w:t xml:space="preserve"> layers. The architecture is shown in Fig 2</w:t>
      </w:r>
      <w:r w:rsidR="003264E0" w:rsidRPr="00434422">
        <w:t>.</w:t>
      </w:r>
    </w:p>
    <w:p w14:paraId="4A11FD9C" w14:textId="4E10D6F6" w:rsidR="005974DB" w:rsidRPr="00434422" w:rsidRDefault="00415A59" w:rsidP="00A001A7">
      <w:pPr>
        <w:jc w:val="both"/>
      </w:pPr>
      <w:r w:rsidRPr="00434422">
        <w:rPr>
          <w:b/>
          <w:bCs/>
        </w:rPr>
        <w:t xml:space="preserve">Local </w:t>
      </w:r>
      <w:r w:rsidR="009B5817" w:rsidRPr="00434422">
        <w:rPr>
          <w:b/>
          <w:bCs/>
        </w:rPr>
        <w:t>D</w:t>
      </w:r>
      <w:r w:rsidRPr="00434422">
        <w:rPr>
          <w:b/>
          <w:bCs/>
        </w:rPr>
        <w:t>iscriminator</w:t>
      </w:r>
      <w:r w:rsidR="004D015E" w:rsidRPr="00434422">
        <w:rPr>
          <w:b/>
          <w:bCs/>
        </w:rPr>
        <w:t xml:space="preserve"> </w:t>
      </w:r>
      <w:r w:rsidR="004D015E" w:rsidRPr="00434422">
        <w:t>The local discriminator</w:t>
      </w:r>
      <w:r w:rsidR="005B3936" w:rsidRPr="00434422">
        <w:t xml:space="preserve"> consists of 4 convolutional layers with batch normalization and </w:t>
      </w:r>
      <w:proofErr w:type="spellStart"/>
      <w:r w:rsidR="005B3936" w:rsidRPr="00434422">
        <w:t>LeakyReLU</w:t>
      </w:r>
      <w:proofErr w:type="spellEnd"/>
      <w:r w:rsidR="005B3936" w:rsidRPr="00434422">
        <w:t xml:space="preserve"> as activation function</w:t>
      </w:r>
      <w:r w:rsidR="00347BC7" w:rsidRPr="00434422">
        <w:t xml:space="preserve">, followed by 4 </w:t>
      </w:r>
      <w:r w:rsidR="0011178D" w:rsidRPr="00434422">
        <w:t>fully connected</w:t>
      </w:r>
      <w:r w:rsidR="00347BC7" w:rsidRPr="00434422">
        <w:t xml:space="preserve"> layers.</w:t>
      </w:r>
      <w:r w:rsidR="00F4626E" w:rsidRPr="00434422">
        <w:t xml:space="preserve"> The architecture is shown in Fig 3.</w:t>
      </w:r>
      <w:r w:rsidR="00C600E9" w:rsidRPr="00434422">
        <w:t xml:space="preserve"> It is to be noted that pooling layers are absent in the local discriminator to minimize any loss </w:t>
      </w:r>
      <w:r w:rsidR="001C6E40" w:rsidRPr="00434422">
        <w:t>of</w:t>
      </w:r>
      <w:r w:rsidR="00C600E9" w:rsidRPr="00434422">
        <w:t xml:space="preserve"> </w:t>
      </w:r>
      <w:r w:rsidR="00D83111" w:rsidRPr="00434422">
        <w:t xml:space="preserve">spatial </w:t>
      </w:r>
      <w:r w:rsidR="00C600E9" w:rsidRPr="00434422">
        <w:t>information due to pooling</w:t>
      </w:r>
      <w:r w:rsidR="0045637F" w:rsidRPr="00434422">
        <w:t>, as the local discriminator ai</w:t>
      </w:r>
      <w:r w:rsidR="007135E5" w:rsidRPr="00434422">
        <w:t>m</w:t>
      </w:r>
      <w:r w:rsidR="0045637F" w:rsidRPr="00434422">
        <w:t>s to capture</w:t>
      </w:r>
      <w:r w:rsidR="005363CA" w:rsidRPr="00434422">
        <w:t xml:space="preserve"> </w:t>
      </w:r>
      <w:r w:rsidR="0045637F" w:rsidRPr="00434422">
        <w:t>more intricate details</w:t>
      </w:r>
      <w:r w:rsidR="00C600E9" w:rsidRPr="00434422">
        <w:t>.</w:t>
      </w:r>
    </w:p>
    <w:p w14:paraId="2F3B13ED" w14:textId="2C5C79BF" w:rsidR="00845691" w:rsidRPr="00434422" w:rsidRDefault="005974DB" w:rsidP="00A001A7">
      <w:pPr>
        <w:jc w:val="both"/>
      </w:pPr>
      <w:r w:rsidRPr="00434422">
        <w:rPr>
          <w:b/>
          <w:bCs/>
        </w:rPr>
        <w:t xml:space="preserve">Discriminator Loss Function </w:t>
      </w:r>
      <w:r w:rsidR="00506F61" w:rsidRPr="00434422">
        <w:t>Both the discriminators u</w:t>
      </w:r>
      <w:r w:rsidR="00240F83" w:rsidRPr="00434422">
        <w:t xml:space="preserve">se the Binary Cross Entropy </w:t>
      </w:r>
      <w:r w:rsidR="00741807" w:rsidRPr="00434422">
        <w:t>(BCE) l</w:t>
      </w:r>
      <w:r w:rsidR="00240F83" w:rsidRPr="00434422">
        <w:t>oss</w:t>
      </w:r>
      <w:r w:rsidR="00256E7E" w:rsidRPr="00434422">
        <w:t>.</w:t>
      </w:r>
    </w:p>
    <w:p w14:paraId="09021C7A" w14:textId="58FEB4B9" w:rsidR="00DC0EDE" w:rsidRPr="00434422" w:rsidRDefault="00DC0EDE" w:rsidP="00A001A7">
      <w:pPr>
        <w:jc w:val="both"/>
      </w:pPr>
      <w:r w:rsidRPr="00434422">
        <w:rPr>
          <w:b/>
          <w:bCs/>
        </w:rPr>
        <w:t xml:space="preserve">Total GAN </w:t>
      </w:r>
      <w:r w:rsidR="0053505B" w:rsidRPr="00434422">
        <w:rPr>
          <w:b/>
          <w:bCs/>
        </w:rPr>
        <w:t>L</w:t>
      </w:r>
      <w:r w:rsidRPr="00434422">
        <w:rPr>
          <w:b/>
          <w:bCs/>
        </w:rPr>
        <w:t xml:space="preserve">oss </w:t>
      </w:r>
      <w:r w:rsidRPr="00434422">
        <w:t>The total GAN loss is calculated as shown in</w:t>
      </w:r>
      <w:r w:rsidR="00AA7F6D" w:rsidRPr="00434422">
        <w:t xml:space="preserve"> equation</w:t>
      </w:r>
      <w:r w:rsidRPr="00434422">
        <w:t xml:space="preserve"> (</w:t>
      </w:r>
      <w:r w:rsidR="00AD28AE" w:rsidRPr="00434422">
        <w:t>1</w:t>
      </w:r>
      <w:r w:rsidRPr="00434422">
        <w:t>).</w:t>
      </w:r>
    </w:p>
    <w:p w14:paraId="6A8BA93E" w14:textId="77777777" w:rsidR="00CC415B" w:rsidRPr="00434422" w:rsidRDefault="00CC415B" w:rsidP="00A001A7">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650"/>
      </w:tblGrid>
      <w:tr w:rsidR="00D511CD" w:rsidRPr="00434422" w14:paraId="051BC155" w14:textId="77777777" w:rsidTr="002572EF">
        <w:trPr>
          <w:jc w:val="center"/>
        </w:trPr>
        <w:tc>
          <w:tcPr>
            <w:tcW w:w="4390" w:type="dxa"/>
          </w:tcPr>
          <w:p w14:paraId="79BC9F09" w14:textId="3AF810B8" w:rsidR="00D511CD" w:rsidRPr="00434422" w:rsidRDefault="00FD7952" w:rsidP="00A001A7">
            <w:pPr>
              <w:jc w:val="both"/>
            </w:pPr>
            <m:oMathPara>
              <m:oMath>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µ</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global</m:t>
                        </m:r>
                      </m:sub>
                    </m:sSub>
                    <m:r>
                      <w:rPr>
                        <w:rFonts w:ascii="Cambria Math" w:hAnsi="Cambria Math"/>
                      </w:rPr>
                      <m:t xml:space="preserve">+ </m:t>
                    </m:r>
                    <m:sSub>
                      <m:sSubPr>
                        <m:ctrlPr>
                          <w:rPr>
                            <w:rFonts w:ascii="Cambria Math" w:hAnsi="Cambria Math"/>
                            <w:i/>
                          </w:rPr>
                        </m:ctrlPr>
                      </m:sSubPr>
                      <m:e>
                        <m:r>
                          <w:rPr>
                            <w:rFonts w:ascii="Cambria Math" w:hAnsi="Cambria Math"/>
                          </w:rPr>
                          <m:t>σL</m:t>
                        </m:r>
                      </m:e>
                      <m:sub>
                        <m:r>
                          <w:rPr>
                            <w:rFonts w:ascii="Cambria Math" w:hAnsi="Cambria Math"/>
                          </w:rPr>
                          <m:t>local</m:t>
                        </m:r>
                      </m:sub>
                    </m:sSub>
                  </m:e>
                </m:d>
                <m:r>
                  <w:rPr>
                    <w:rFonts w:ascii="Cambria Math" w:hAnsi="Cambria Math"/>
                  </w:rPr>
                  <m:t>+</m:t>
                </m:r>
                <m:r>
                  <m:rPr>
                    <m:sty m:val="bi"/>
                  </m:rPr>
                  <w:rPr>
                    <w:rFonts w:ascii="Cambria Math" w:hAnsi="Cambria Math"/>
                  </w:rPr>
                  <m:t>λ</m:t>
                </m:r>
                <m:sSub>
                  <m:sSubPr>
                    <m:ctrlPr>
                      <w:rPr>
                        <w:rFonts w:ascii="Cambria Math" w:hAnsi="Cambria Math"/>
                        <w:i/>
                      </w:rPr>
                    </m:ctrlPr>
                  </m:sSubPr>
                  <m:e>
                    <m:r>
                      <w:rPr>
                        <w:rFonts w:ascii="Cambria Math" w:hAnsi="Cambria Math"/>
                      </w:rPr>
                      <m:t>L</m:t>
                    </m:r>
                  </m:e>
                  <m:sub>
                    <m:r>
                      <w:rPr>
                        <w:rFonts w:ascii="Cambria Math" w:hAnsi="Cambria Math"/>
                      </w:rPr>
                      <m:t>gen</m:t>
                    </m:r>
                  </m:sub>
                </m:sSub>
              </m:oMath>
            </m:oMathPara>
          </w:p>
        </w:tc>
        <w:tc>
          <w:tcPr>
            <w:tcW w:w="650" w:type="dxa"/>
          </w:tcPr>
          <w:p w14:paraId="542E08FD" w14:textId="7F5EFED3" w:rsidR="00D511CD" w:rsidRPr="00434422" w:rsidRDefault="00D511CD" w:rsidP="00A001A7">
            <w:pPr>
              <w:jc w:val="both"/>
            </w:pPr>
            <w:proofErr w:type="gramStart"/>
            <w:r w:rsidRPr="00434422">
              <w:t>…(</w:t>
            </w:r>
            <w:proofErr w:type="gramEnd"/>
            <w:r w:rsidR="00AD28AE" w:rsidRPr="00434422">
              <w:t>1</w:t>
            </w:r>
            <w:r w:rsidRPr="00434422">
              <w:t>)</w:t>
            </w:r>
          </w:p>
        </w:tc>
      </w:tr>
    </w:tbl>
    <w:p w14:paraId="121704E6" w14:textId="1CC1EB43" w:rsidR="00DC0EDE" w:rsidRPr="00434422" w:rsidRDefault="00DC0EDE" w:rsidP="00A001A7">
      <w:pPr>
        <w:jc w:val="both"/>
      </w:pPr>
    </w:p>
    <w:p w14:paraId="1823ACBF" w14:textId="77137B7F" w:rsidR="001D0AA8" w:rsidRPr="00434422" w:rsidRDefault="001D0AA8" w:rsidP="00A001A7">
      <w:pPr>
        <w:jc w:val="both"/>
      </w:pPr>
      <w:r w:rsidRPr="00434422">
        <w:t xml:space="preserve">Where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434422">
        <w:t xml:space="preserve"> is the total loss, </w:t>
      </w:r>
      <m:oMath>
        <m:sSub>
          <m:sSubPr>
            <m:ctrlPr>
              <w:rPr>
                <w:rFonts w:ascii="Cambria Math" w:hAnsi="Cambria Math"/>
                <w:i/>
              </w:rPr>
            </m:ctrlPr>
          </m:sSubPr>
          <m:e>
            <m:r>
              <w:rPr>
                <w:rFonts w:ascii="Cambria Math" w:hAnsi="Cambria Math"/>
              </w:rPr>
              <m:t>L</m:t>
            </m:r>
          </m:e>
          <m:sub>
            <m:r>
              <w:rPr>
                <w:rFonts w:ascii="Cambria Math" w:hAnsi="Cambria Math"/>
              </w:rPr>
              <m:t>global</m:t>
            </m:r>
          </m:sub>
        </m:sSub>
      </m:oMath>
      <w:r w:rsidRPr="00434422">
        <w:t xml:space="preserve"> is the global discriminator loss, </w:t>
      </w:r>
      <m:oMath>
        <m:sSub>
          <m:sSubPr>
            <m:ctrlPr>
              <w:rPr>
                <w:rFonts w:ascii="Cambria Math" w:hAnsi="Cambria Math"/>
                <w:i/>
              </w:rPr>
            </m:ctrlPr>
          </m:sSubPr>
          <m:e>
            <m:r>
              <w:rPr>
                <w:rFonts w:ascii="Cambria Math" w:hAnsi="Cambria Math"/>
              </w:rPr>
              <m:t>L</m:t>
            </m:r>
          </m:e>
          <m:sub>
            <m:r>
              <w:rPr>
                <w:rFonts w:ascii="Cambria Math" w:hAnsi="Cambria Math"/>
              </w:rPr>
              <m:t>local</m:t>
            </m:r>
          </m:sub>
        </m:sSub>
      </m:oMath>
      <w:r w:rsidRPr="00434422">
        <w:t xml:space="preserve"> is the local discriminator loss</w:t>
      </w:r>
      <w:r w:rsidR="003A6C13" w:rsidRPr="00434422">
        <w:t xml:space="preserve"> (averaged over all patches of </w:t>
      </w:r>
      <w:r w:rsidR="00CB043E" w:rsidRPr="00434422">
        <w:t xml:space="preserve">an </w:t>
      </w:r>
      <w:r w:rsidR="003A6C13" w:rsidRPr="00434422">
        <w:t>image)</w:t>
      </w:r>
      <w:r w:rsidRPr="00434422">
        <w:t xml:space="preserve">, and </w:t>
      </w:r>
      <m:oMath>
        <m:sSub>
          <m:sSubPr>
            <m:ctrlPr>
              <w:rPr>
                <w:rFonts w:ascii="Cambria Math" w:hAnsi="Cambria Math"/>
                <w:i/>
              </w:rPr>
            </m:ctrlPr>
          </m:sSubPr>
          <m:e>
            <m:r>
              <w:rPr>
                <w:rFonts w:ascii="Cambria Math" w:hAnsi="Cambria Math"/>
              </w:rPr>
              <m:t>L</m:t>
            </m:r>
          </m:e>
          <m:sub>
            <m:r>
              <w:rPr>
                <w:rFonts w:ascii="Cambria Math" w:hAnsi="Cambria Math"/>
              </w:rPr>
              <m:t>gen</m:t>
            </m:r>
          </m:sub>
        </m:sSub>
      </m:oMath>
      <w:r w:rsidRPr="00434422">
        <w:t xml:space="preserve">  is the generator loss.</w:t>
      </w:r>
      <w:r w:rsidR="009C7C28" w:rsidRPr="00434422">
        <w:t xml:space="preserve"> </w:t>
      </w:r>
      <w:r w:rsidR="001A7064" w:rsidRPr="00434422">
        <w:t xml:space="preserve">µ, σ, and λ are parameters. For our experimentation µ=0.5, σ=5, and λ=75. </w:t>
      </w:r>
      <w:r w:rsidR="00933FAF" w:rsidRPr="00434422">
        <w:t xml:space="preserve">The value </w:t>
      </w:r>
      <w:r w:rsidR="00933FAF" w:rsidRPr="00434422">
        <w:lastRenderedPageBreak/>
        <w:t>of σ is taken to be greater than 1 so that the local discriminator contributes more to the loss than the global.</w:t>
      </w:r>
      <w:r w:rsidR="00715194" w:rsidRPr="00434422">
        <w:t xml:space="preserve"> </w:t>
      </w:r>
      <w:r w:rsidR="00933FAF" w:rsidRPr="00434422">
        <w:t xml:space="preserve"> </w:t>
      </w:r>
      <w:r w:rsidR="00715194" w:rsidRPr="00434422">
        <w:t>λ is kept to a high value for the generator to train well.</w:t>
      </w:r>
    </w:p>
    <w:p w14:paraId="5AB13BE4" w14:textId="5C53777D" w:rsidR="0051486E" w:rsidRPr="00434422" w:rsidRDefault="0051486E" w:rsidP="00A001A7">
      <w:pPr>
        <w:jc w:val="both"/>
      </w:pPr>
    </w:p>
    <w:p w14:paraId="62188489" w14:textId="77777777" w:rsidR="0051486E" w:rsidRPr="00434422" w:rsidRDefault="0051486E" w:rsidP="00A001A7">
      <w:pPr>
        <w:jc w:val="both"/>
        <w:sectPr w:rsidR="0051486E" w:rsidRPr="00434422" w:rsidSect="0081369C">
          <w:headerReference w:type="default" r:id="rId8"/>
          <w:type w:val="continuous"/>
          <w:pgSz w:w="12240" w:h="15840" w:code="1"/>
          <w:pgMar w:top="1008" w:right="936" w:bottom="1008" w:left="936" w:header="432" w:footer="432" w:gutter="0"/>
          <w:cols w:space="288"/>
        </w:sectPr>
      </w:pPr>
    </w:p>
    <w:tbl>
      <w:tblPr>
        <w:tblStyle w:val="TableGrid"/>
        <w:tblW w:w="10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2"/>
        <w:gridCol w:w="5263"/>
      </w:tblGrid>
      <w:tr w:rsidR="0059293D" w:rsidRPr="00434422" w14:paraId="1D848C13" w14:textId="56735093" w:rsidTr="005F3821">
        <w:trPr>
          <w:trHeight w:val="531"/>
        </w:trPr>
        <w:tc>
          <w:tcPr>
            <w:tcW w:w="5382" w:type="dxa"/>
            <w:vAlign w:val="center"/>
          </w:tcPr>
          <w:p w14:paraId="67009C99" w14:textId="24909CC9" w:rsidR="0059293D" w:rsidRPr="00434422" w:rsidRDefault="0059293D" w:rsidP="003811F8">
            <w:pPr>
              <w:jc w:val="center"/>
              <w:rPr>
                <w:noProof/>
              </w:rPr>
            </w:pPr>
            <w:r w:rsidRPr="00434422">
              <w:rPr>
                <w:noProof/>
                <w:lang w:val="en-IN" w:eastAsia="en-IN"/>
              </w:rPr>
              <w:drawing>
                <wp:anchor distT="0" distB="0" distL="114300" distR="114300" simplePos="0" relativeHeight="251664384" behindDoc="0" locked="0" layoutInCell="1" allowOverlap="1" wp14:anchorId="5ADB8550" wp14:editId="395A5806">
                  <wp:simplePos x="1347849" y="2547257"/>
                  <wp:positionH relativeFrom="margin">
                    <wp:posOffset>-5080</wp:posOffset>
                  </wp:positionH>
                  <wp:positionV relativeFrom="margin">
                    <wp:posOffset>110490</wp:posOffset>
                  </wp:positionV>
                  <wp:extent cx="3229610" cy="2144395"/>
                  <wp:effectExtent l="0" t="0" r="889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_bin.png"/>
                          <pic:cNvPicPr/>
                        </pic:nvPicPr>
                        <pic:blipFill>
                          <a:blip r:embed="rId9"/>
                          <a:stretch>
                            <a:fillRect/>
                          </a:stretch>
                        </pic:blipFill>
                        <pic:spPr>
                          <a:xfrm>
                            <a:off x="0" y="0"/>
                            <a:ext cx="3229610" cy="2144395"/>
                          </a:xfrm>
                          <a:prstGeom prst="rect">
                            <a:avLst/>
                          </a:prstGeom>
                          <a:ln>
                            <a:noFill/>
                          </a:ln>
                        </pic:spPr>
                      </pic:pic>
                    </a:graphicData>
                  </a:graphic>
                  <wp14:sizeRelH relativeFrom="margin">
                    <wp14:pctWidth>0</wp14:pctWidth>
                  </wp14:sizeRelH>
                  <wp14:sizeRelV relativeFrom="margin">
                    <wp14:pctHeight>0</wp14:pctHeight>
                  </wp14:sizeRelV>
                </wp:anchor>
              </w:drawing>
            </w:r>
          </w:p>
        </w:tc>
        <w:tc>
          <w:tcPr>
            <w:tcW w:w="5263" w:type="dxa"/>
            <w:vAlign w:val="center"/>
          </w:tcPr>
          <w:p w14:paraId="20E6F571" w14:textId="214ED2BB" w:rsidR="0059293D" w:rsidRPr="00434422" w:rsidRDefault="003811F8" w:rsidP="003811F8">
            <w:pPr>
              <w:jc w:val="center"/>
              <w:rPr>
                <w:noProof/>
              </w:rPr>
            </w:pPr>
            <w:r w:rsidRPr="00434422">
              <w:rPr>
                <w:noProof/>
                <w:lang w:val="en-IN" w:eastAsia="en-IN"/>
              </w:rPr>
              <w:drawing>
                <wp:anchor distT="0" distB="0" distL="114300" distR="114300" simplePos="0" relativeHeight="251666432" behindDoc="0" locked="0" layoutInCell="1" allowOverlap="1" wp14:anchorId="67F70954" wp14:editId="0E1D0D5E">
                  <wp:simplePos x="0" y="0"/>
                  <wp:positionH relativeFrom="margin">
                    <wp:posOffset>-51435</wp:posOffset>
                  </wp:positionH>
                  <wp:positionV relativeFrom="margin">
                    <wp:posOffset>116205</wp:posOffset>
                  </wp:positionV>
                  <wp:extent cx="3218180" cy="183324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_global.png"/>
                          <pic:cNvPicPr/>
                        </pic:nvPicPr>
                        <pic:blipFill>
                          <a:blip r:embed="rId10"/>
                          <a:stretch>
                            <a:fillRect/>
                          </a:stretch>
                        </pic:blipFill>
                        <pic:spPr>
                          <a:xfrm>
                            <a:off x="0" y="0"/>
                            <a:ext cx="3218180" cy="1833245"/>
                          </a:xfrm>
                          <a:prstGeom prst="rect">
                            <a:avLst/>
                          </a:prstGeom>
                          <a:ln>
                            <a:noFill/>
                          </a:ln>
                        </pic:spPr>
                      </pic:pic>
                    </a:graphicData>
                  </a:graphic>
                  <wp14:sizeRelH relativeFrom="margin">
                    <wp14:pctWidth>0</wp14:pctWidth>
                  </wp14:sizeRelH>
                  <wp14:sizeRelV relativeFrom="margin">
                    <wp14:pctHeight>0</wp14:pctHeight>
                  </wp14:sizeRelV>
                </wp:anchor>
              </w:drawing>
            </w:r>
          </w:p>
        </w:tc>
      </w:tr>
      <w:tr w:rsidR="0059293D" w:rsidRPr="00434422" w14:paraId="40536DFB" w14:textId="5762A1F4" w:rsidTr="005F3821">
        <w:trPr>
          <w:trHeight w:val="531"/>
        </w:trPr>
        <w:tc>
          <w:tcPr>
            <w:tcW w:w="5382" w:type="dxa"/>
            <w:vAlign w:val="center"/>
          </w:tcPr>
          <w:p w14:paraId="662F516B" w14:textId="6DD2D0BE" w:rsidR="0059293D" w:rsidRPr="00434422" w:rsidRDefault="0059293D" w:rsidP="003811F8">
            <w:pPr>
              <w:jc w:val="center"/>
              <w:rPr>
                <w:noProof/>
              </w:rPr>
            </w:pPr>
            <w:r w:rsidRPr="00434422">
              <w:t xml:space="preserve">Fig. 1.  </w:t>
            </w:r>
            <w:r w:rsidR="00026D22">
              <w:t>The a</w:t>
            </w:r>
            <w:r w:rsidRPr="00434422">
              <w:t>rchitecture of the overall model</w:t>
            </w:r>
            <w:r w:rsidR="00741807" w:rsidRPr="00434422">
              <w:t xml:space="preserve"> used for binarization</w:t>
            </w:r>
            <w:r w:rsidRPr="00434422">
              <w:t>.</w:t>
            </w:r>
          </w:p>
        </w:tc>
        <w:tc>
          <w:tcPr>
            <w:tcW w:w="5263" w:type="dxa"/>
            <w:vAlign w:val="center"/>
          </w:tcPr>
          <w:p w14:paraId="7DEBE66D" w14:textId="5C497374" w:rsidR="0059293D" w:rsidRPr="00434422" w:rsidRDefault="003811F8" w:rsidP="003811F8">
            <w:pPr>
              <w:jc w:val="center"/>
            </w:pPr>
            <w:r w:rsidRPr="00434422">
              <w:t xml:space="preserve">Fig. 2.  </w:t>
            </w:r>
            <w:r w:rsidR="00026D22">
              <w:t>The a</w:t>
            </w:r>
            <w:r w:rsidRPr="00434422">
              <w:t>rchitecture of the global discriminator.</w:t>
            </w:r>
          </w:p>
        </w:tc>
      </w:tr>
      <w:tr w:rsidR="003811F8" w:rsidRPr="00434422" w14:paraId="5EF16ED9" w14:textId="5DF3ED2A" w:rsidTr="005F3821">
        <w:trPr>
          <w:trHeight w:val="3649"/>
        </w:trPr>
        <w:tc>
          <w:tcPr>
            <w:tcW w:w="10645" w:type="dxa"/>
            <w:gridSpan w:val="2"/>
            <w:vAlign w:val="center"/>
          </w:tcPr>
          <w:p w14:paraId="71DE50FA" w14:textId="51A9B1C7" w:rsidR="003811F8" w:rsidRPr="00434422" w:rsidRDefault="003811F8" w:rsidP="003811F8">
            <w:pPr>
              <w:jc w:val="center"/>
              <w:rPr>
                <w:noProof/>
              </w:rPr>
            </w:pPr>
            <w:r w:rsidRPr="00434422">
              <w:rPr>
                <w:noProof/>
                <w:lang w:val="en-IN" w:eastAsia="en-IN"/>
              </w:rPr>
              <w:drawing>
                <wp:anchor distT="0" distB="0" distL="114300" distR="114300" simplePos="0" relativeHeight="251668480" behindDoc="0" locked="0" layoutInCell="1" allowOverlap="1" wp14:anchorId="761610A8" wp14:editId="4F5F1D9E">
                  <wp:simplePos x="0" y="0"/>
                  <wp:positionH relativeFrom="margin">
                    <wp:posOffset>1206500</wp:posOffset>
                  </wp:positionH>
                  <wp:positionV relativeFrom="margin">
                    <wp:posOffset>-106680</wp:posOffset>
                  </wp:positionV>
                  <wp:extent cx="4300855" cy="201295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300855" cy="20129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811F8" w:rsidRPr="00434422" w14:paraId="154C3A47" w14:textId="78D57629" w:rsidTr="005F3821">
        <w:trPr>
          <w:trHeight w:val="531"/>
        </w:trPr>
        <w:tc>
          <w:tcPr>
            <w:tcW w:w="10645" w:type="dxa"/>
            <w:gridSpan w:val="2"/>
            <w:vAlign w:val="center"/>
          </w:tcPr>
          <w:p w14:paraId="3023001A" w14:textId="2C8E4623" w:rsidR="003811F8" w:rsidRPr="00434422" w:rsidRDefault="003811F8" w:rsidP="003811F8">
            <w:pPr>
              <w:jc w:val="center"/>
            </w:pPr>
            <w:r w:rsidRPr="00434422">
              <w:t xml:space="preserve">Fig. 3.  </w:t>
            </w:r>
            <w:r w:rsidR="00026D22">
              <w:t>The a</w:t>
            </w:r>
            <w:r w:rsidRPr="00434422">
              <w:t>rchitecture of the local discriminator.</w:t>
            </w:r>
          </w:p>
        </w:tc>
      </w:tr>
    </w:tbl>
    <w:p w14:paraId="07CAF76A" w14:textId="77777777" w:rsidR="0051486E" w:rsidRPr="00434422" w:rsidRDefault="0051486E" w:rsidP="00A001A7">
      <w:pPr>
        <w:jc w:val="both"/>
        <w:sectPr w:rsidR="0051486E" w:rsidRPr="00434422" w:rsidSect="0051486E">
          <w:type w:val="continuous"/>
          <w:pgSz w:w="12240" w:h="15840" w:code="1"/>
          <w:pgMar w:top="1008" w:right="936" w:bottom="1008" w:left="936" w:header="432" w:footer="432" w:gutter="0"/>
          <w:cols w:space="288"/>
        </w:sectPr>
      </w:pPr>
    </w:p>
    <w:p w14:paraId="2BA6CFEA" w14:textId="1B1DDC5C" w:rsidR="009165BC" w:rsidRPr="00A44DF6" w:rsidRDefault="009165BC" w:rsidP="009165BC">
      <w:pPr>
        <w:pStyle w:val="Heading2"/>
        <w:jc w:val="both"/>
        <w:rPr>
          <w:b/>
          <w:bCs/>
        </w:rPr>
      </w:pPr>
      <w:r w:rsidRPr="00434422">
        <w:t xml:space="preserve">  </w:t>
      </w:r>
      <w:r w:rsidRPr="00A44DF6">
        <w:rPr>
          <w:b/>
          <w:bCs/>
          <w:sz w:val="22"/>
          <w:szCs w:val="22"/>
        </w:rPr>
        <w:t>Training</w:t>
      </w:r>
    </w:p>
    <w:p w14:paraId="39830426" w14:textId="6925691B" w:rsidR="00845691" w:rsidRPr="00434422" w:rsidRDefault="00206C84" w:rsidP="00A001A7">
      <w:pPr>
        <w:jc w:val="both"/>
      </w:pPr>
      <w:r w:rsidRPr="00434422">
        <w:t xml:space="preserve">The GAN is trained by feeding the </w:t>
      </w:r>
      <w:r w:rsidR="00E260B3" w:rsidRPr="00434422">
        <w:t>document</w:t>
      </w:r>
      <w:r w:rsidRPr="00434422">
        <w:t xml:space="preserve"> image</w:t>
      </w:r>
      <w:r w:rsidR="00CB043E" w:rsidRPr="00434422">
        <w:t>s</w:t>
      </w:r>
      <w:r w:rsidR="00F13055" w:rsidRPr="00434422">
        <w:t xml:space="preserve"> (converted to grayscale)</w:t>
      </w:r>
      <w:r w:rsidRPr="00434422">
        <w:t xml:space="preserve"> and the </w:t>
      </w:r>
      <w:r w:rsidR="00CB043E" w:rsidRPr="00434422">
        <w:t xml:space="preserve">corresponding </w:t>
      </w:r>
      <w:r w:rsidRPr="00434422">
        <w:t xml:space="preserve">ground truth </w:t>
      </w:r>
      <w:r w:rsidR="00CB043E" w:rsidRPr="00434422">
        <w:t xml:space="preserve">images </w:t>
      </w:r>
      <w:r w:rsidRPr="00434422">
        <w:t xml:space="preserve">to the generator. The discriminator classifies whether an image is real or fake (i.e. generated by the generator). </w:t>
      </w:r>
      <w:r w:rsidR="00682AA2" w:rsidRPr="00434422">
        <w:t>To</w:t>
      </w:r>
      <w:r w:rsidRPr="00434422">
        <w:t xml:space="preserve"> </w:t>
      </w:r>
      <w:r w:rsidR="00682AA2" w:rsidRPr="00434422">
        <w:t xml:space="preserve">the </w:t>
      </w:r>
      <w:r w:rsidRPr="00434422">
        <w:t>global discriminator</w:t>
      </w:r>
      <w:r w:rsidR="009125E1" w:rsidRPr="00434422">
        <w:t>,</w:t>
      </w:r>
      <w:r w:rsidRPr="00434422">
        <w:t xml:space="preserve"> </w:t>
      </w:r>
      <w:r w:rsidR="00CB043E" w:rsidRPr="00434422">
        <w:t>a</w:t>
      </w:r>
      <w:r w:rsidRPr="00434422">
        <w:t xml:space="preserve"> whole</w:t>
      </w:r>
      <w:r w:rsidR="00E260B3" w:rsidRPr="00434422">
        <w:t xml:space="preserve"> </w:t>
      </w:r>
      <w:r w:rsidRPr="00434422">
        <w:t>image</w:t>
      </w:r>
      <w:r w:rsidR="00E260B3" w:rsidRPr="00434422">
        <w:t xml:space="preserve"> </w:t>
      </w:r>
      <w:r w:rsidR="00CE0CBA" w:rsidRPr="00434422">
        <w:t>(generated or ground truth)</w:t>
      </w:r>
      <w:r w:rsidRPr="00434422">
        <w:t xml:space="preserve"> is fed as input. </w:t>
      </w:r>
      <w:r w:rsidR="00CC770D" w:rsidRPr="00434422">
        <w:t>Simultaneously, the corresponding</w:t>
      </w:r>
      <w:r w:rsidRPr="00434422">
        <w:t xml:space="preserve"> image is</w:t>
      </w:r>
      <w:r w:rsidR="00D83E85" w:rsidRPr="00434422">
        <w:t xml:space="preserve"> split into </w:t>
      </w:r>
      <w:r w:rsidR="00265B1E" w:rsidRPr="00434422">
        <w:t>non-overlapping</w:t>
      </w:r>
      <w:r w:rsidR="00FC2C77" w:rsidRPr="00434422">
        <w:t xml:space="preserve"> patches of size 32×32</w:t>
      </w:r>
      <w:r w:rsidR="006826C8" w:rsidRPr="00434422">
        <w:t xml:space="preserve"> pixels</w:t>
      </w:r>
      <w:r w:rsidR="00026D22">
        <w:t>,</w:t>
      </w:r>
      <w:r w:rsidR="00FC2C77" w:rsidRPr="00434422">
        <w:t xml:space="preserve"> and each patch is</w:t>
      </w:r>
      <w:r w:rsidR="000555F3" w:rsidRPr="00434422">
        <w:t xml:space="preserve"> separately</w:t>
      </w:r>
      <w:r w:rsidR="00FC2C77" w:rsidRPr="00434422">
        <w:t xml:space="preserve"> fed into the local discriminator</w:t>
      </w:r>
      <w:r w:rsidR="000555F3" w:rsidRPr="00434422">
        <w:t xml:space="preserve"> </w:t>
      </w:r>
      <w:r w:rsidR="00FC2C77" w:rsidRPr="00434422">
        <w:t>for classification.</w:t>
      </w:r>
      <w:r w:rsidR="00CC770D" w:rsidRPr="00434422">
        <w:t xml:space="preserve"> The two discriminators are thereby trained</w:t>
      </w:r>
      <w:r w:rsidR="00682AA2" w:rsidRPr="00434422">
        <w:t xml:space="preserve"> </w:t>
      </w:r>
      <w:r w:rsidR="00CC770D" w:rsidRPr="00434422">
        <w:t>independently</w:t>
      </w:r>
      <w:r w:rsidR="003C3FBB" w:rsidRPr="00434422">
        <w:t xml:space="preserve"> in parallel</w:t>
      </w:r>
      <w:r w:rsidR="00682AA2" w:rsidRPr="00434422">
        <w:t>. Further, the generator loss also considers each discriminator loss separately for its input images</w:t>
      </w:r>
      <w:r w:rsidR="003C3FBB" w:rsidRPr="00434422">
        <w:t>, during training</w:t>
      </w:r>
      <w:r w:rsidR="008928B6" w:rsidRPr="00434422">
        <w:t xml:space="preserve"> (see eq</w:t>
      </w:r>
      <w:r w:rsidR="00FF3A12" w:rsidRPr="00434422">
        <w:t>.</w:t>
      </w:r>
      <w:r w:rsidR="008928B6" w:rsidRPr="00434422">
        <w:t xml:space="preserve"> 1)</w:t>
      </w:r>
      <w:r w:rsidR="00682AA2" w:rsidRPr="00434422">
        <w:t>.</w:t>
      </w:r>
      <w:r w:rsidR="000148A0" w:rsidRPr="00434422">
        <w:t xml:space="preserve"> </w:t>
      </w:r>
      <w:r w:rsidRPr="00434422">
        <w:t xml:space="preserve">     </w:t>
      </w:r>
    </w:p>
    <w:p w14:paraId="6B15D701" w14:textId="4A498A5B" w:rsidR="004C6C4C" w:rsidRPr="00A44DF6" w:rsidRDefault="004C6C4C" w:rsidP="004C6C4C">
      <w:pPr>
        <w:pStyle w:val="Heading2"/>
        <w:jc w:val="both"/>
        <w:rPr>
          <w:b/>
          <w:bCs/>
        </w:rPr>
      </w:pPr>
      <w:r w:rsidRPr="00434422">
        <w:t xml:space="preserve">  </w:t>
      </w:r>
      <w:r w:rsidRPr="00A44DF6">
        <w:rPr>
          <w:b/>
          <w:bCs/>
          <w:sz w:val="22"/>
          <w:szCs w:val="22"/>
        </w:rPr>
        <w:t>T</w:t>
      </w:r>
      <w:r w:rsidR="00301516" w:rsidRPr="00A44DF6">
        <w:rPr>
          <w:b/>
          <w:bCs/>
          <w:sz w:val="22"/>
          <w:szCs w:val="22"/>
        </w:rPr>
        <w:t>est</w:t>
      </w:r>
      <w:r w:rsidRPr="00A44DF6">
        <w:rPr>
          <w:b/>
          <w:bCs/>
          <w:sz w:val="22"/>
          <w:szCs w:val="22"/>
        </w:rPr>
        <w:t>ing</w:t>
      </w:r>
    </w:p>
    <w:p w14:paraId="761DB780" w14:textId="5B3E1A15" w:rsidR="00C80486" w:rsidRPr="00434422" w:rsidRDefault="00C80486" w:rsidP="00C80486">
      <w:pPr>
        <w:jc w:val="both"/>
      </w:pPr>
      <w:r w:rsidRPr="00434422">
        <w:t>Document images from the test set are first converted to gr</w:t>
      </w:r>
      <w:r w:rsidR="0014528B" w:rsidRPr="00434422">
        <w:t>a</w:t>
      </w:r>
      <w:r w:rsidRPr="00434422">
        <w:t>yscale and then fed as an input to the trained GAN which generates images hereafter referred to as the generated image. The GAN performs most of the task</w:t>
      </w:r>
      <w:r w:rsidR="00D83111" w:rsidRPr="00434422">
        <w:t>s</w:t>
      </w:r>
      <w:r w:rsidRPr="00434422">
        <w:t xml:space="preserve"> of cleaning such as removing bleed through, lightening the stain marks, darkening </w:t>
      </w:r>
      <w:r w:rsidR="000555F3" w:rsidRPr="00434422">
        <w:t xml:space="preserve">text </w:t>
      </w:r>
      <w:r w:rsidRPr="00434422">
        <w:t xml:space="preserve">strokes that </w:t>
      </w:r>
      <w:r w:rsidR="009125E1" w:rsidRPr="00434422">
        <w:t>were</w:t>
      </w:r>
      <w:r w:rsidRPr="00434422">
        <w:t xml:space="preserve"> faint, such that the generated image presents more or less a bimodal distribution. Hence, applying a global threshold of </w:t>
      </w:r>
      <w:r w:rsidRPr="00434422">
        <w:rPr>
          <w:color w:val="0D0D0D" w:themeColor="text1" w:themeTint="F2"/>
        </w:rPr>
        <w:t>127</w:t>
      </w:r>
      <w:r w:rsidRPr="00434422">
        <w:rPr>
          <w:color w:val="FF0000"/>
        </w:rPr>
        <w:t xml:space="preserve"> </w:t>
      </w:r>
      <w:r w:rsidRPr="00434422">
        <w:t>on the generated image provides the binarized image with reasonabl</w:t>
      </w:r>
      <w:r w:rsidR="00CB043E" w:rsidRPr="00434422">
        <w:t>y</w:t>
      </w:r>
      <w:r w:rsidRPr="00434422">
        <w:t xml:space="preserve"> </w:t>
      </w:r>
      <w:r w:rsidR="00CB043E" w:rsidRPr="00434422">
        <w:t xml:space="preserve">good </w:t>
      </w:r>
      <w:r w:rsidRPr="00434422">
        <w:t xml:space="preserve">accuracy. </w:t>
      </w:r>
      <w:r w:rsidR="001D576D" w:rsidRPr="00434422">
        <w:t xml:space="preserve">Fig. </w:t>
      </w:r>
      <w:r w:rsidR="009D5F20">
        <w:t>4</w:t>
      </w:r>
      <w:r w:rsidR="001D576D" w:rsidRPr="00434422">
        <w:t xml:space="preserve"> shows </w:t>
      </w:r>
      <w:r w:rsidR="00CB043E" w:rsidRPr="00434422">
        <w:t>an</w:t>
      </w:r>
      <w:r w:rsidR="001D576D" w:rsidRPr="00434422">
        <w:t xml:space="preserve"> original image, generated image</w:t>
      </w:r>
      <w:r w:rsidR="00026D22">
        <w:t>,</w:t>
      </w:r>
      <w:r w:rsidR="001D576D" w:rsidRPr="00434422">
        <w:t xml:space="preserve"> and the</w:t>
      </w:r>
      <w:r w:rsidR="003B6E94" w:rsidRPr="00434422">
        <w:t xml:space="preserve"> image obtained by applying the threshold</w:t>
      </w:r>
      <w:r w:rsidR="001D576D" w:rsidRPr="00434422">
        <w:t xml:space="preserve"> on a DIBCO 2018 image. </w:t>
      </w:r>
    </w:p>
    <w:p w14:paraId="024D9A1B" w14:textId="5B4F80BB" w:rsidR="00C80486" w:rsidRPr="00434422" w:rsidRDefault="00C80486" w:rsidP="00C80486"/>
    <w:p w14:paraId="761AFD52" w14:textId="77777777" w:rsidR="002723E7" w:rsidRPr="00434422" w:rsidRDefault="002723E7" w:rsidP="00C80486">
      <w:pPr>
        <w:sectPr w:rsidR="002723E7" w:rsidRPr="00434422" w:rsidSect="00182D05">
          <w:type w:val="continuous"/>
          <w:pgSz w:w="12240" w:h="15840" w:code="1"/>
          <w:pgMar w:top="1008" w:right="936" w:bottom="1008" w:left="936" w:header="432" w:footer="432" w:gutter="0"/>
          <w:cols w:space="288"/>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598"/>
        <w:gridCol w:w="2598"/>
        <w:gridCol w:w="2598"/>
      </w:tblGrid>
      <w:tr w:rsidR="00D90B36" w:rsidRPr="00434422" w14:paraId="57FB33DB" w14:textId="77777777" w:rsidTr="00A22872">
        <w:trPr>
          <w:trHeight w:val="1510"/>
        </w:trPr>
        <w:tc>
          <w:tcPr>
            <w:tcW w:w="0" w:type="auto"/>
            <w:vAlign w:val="center"/>
          </w:tcPr>
          <w:p w14:paraId="7C65AD19" w14:textId="7324848A" w:rsidR="00D90B36" w:rsidRPr="00434422" w:rsidRDefault="00D90B36" w:rsidP="002723E7">
            <w:pPr>
              <w:jc w:val="center"/>
            </w:pPr>
            <w:r w:rsidRPr="00434422">
              <w:rPr>
                <w:noProof/>
                <w:lang w:val="en-IN" w:eastAsia="en-IN"/>
              </w:rPr>
              <w:lastRenderedPageBreak/>
              <w:drawing>
                <wp:inline distT="0" distB="0" distL="0" distR="0" wp14:anchorId="6A753837" wp14:editId="683C60DF">
                  <wp:extent cx="1453395" cy="43732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tretch>
                            <a:fillRect/>
                          </a:stretch>
                        </pic:blipFill>
                        <pic:spPr bwMode="auto">
                          <a:xfrm>
                            <a:off x="0" y="0"/>
                            <a:ext cx="1483925" cy="446508"/>
                          </a:xfrm>
                          <a:prstGeom prst="rect">
                            <a:avLst/>
                          </a:prstGeom>
                          <a:noFill/>
                          <a:ln>
                            <a:noFill/>
                          </a:ln>
                        </pic:spPr>
                      </pic:pic>
                    </a:graphicData>
                  </a:graphic>
                </wp:inline>
              </w:drawing>
            </w:r>
          </w:p>
        </w:tc>
        <w:tc>
          <w:tcPr>
            <w:tcW w:w="0" w:type="auto"/>
          </w:tcPr>
          <w:p w14:paraId="7E7BD157" w14:textId="61199A8D" w:rsidR="00D90B36" w:rsidRPr="00434422" w:rsidRDefault="00D90B36" w:rsidP="002723E7">
            <w:pPr>
              <w:jc w:val="center"/>
              <w:rPr>
                <w:noProof/>
                <w:lang w:val="en-IN" w:eastAsia="en-IN"/>
              </w:rPr>
            </w:pPr>
            <w:r w:rsidRPr="00434422">
              <w:rPr>
                <w:noProof/>
                <w:lang w:val="en-IN" w:eastAsia="en-IN"/>
              </w:rPr>
              <w:drawing>
                <wp:anchor distT="0" distB="0" distL="114300" distR="114300" simplePos="0" relativeHeight="251669504" behindDoc="0" locked="0" layoutInCell="1" allowOverlap="1" wp14:anchorId="2E4AF229" wp14:editId="61CCF60C">
                  <wp:simplePos x="0" y="0"/>
                  <wp:positionH relativeFrom="margin">
                    <wp:posOffset>118110</wp:posOffset>
                  </wp:positionH>
                  <wp:positionV relativeFrom="margin">
                    <wp:posOffset>273685</wp:posOffset>
                  </wp:positionV>
                  <wp:extent cx="1460661" cy="438912"/>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bmp"/>
                          <pic:cNvPicPr/>
                        </pic:nvPicPr>
                        <pic:blipFill>
                          <a:blip r:embed="rId13"/>
                          <a:stretch>
                            <a:fillRect/>
                          </a:stretch>
                        </pic:blipFill>
                        <pic:spPr>
                          <a:xfrm>
                            <a:off x="0" y="0"/>
                            <a:ext cx="1460661" cy="438912"/>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3AE913D" w14:textId="681B6843" w:rsidR="00D90B36" w:rsidRPr="00434422" w:rsidRDefault="00D90B36" w:rsidP="002723E7">
            <w:pPr>
              <w:jc w:val="center"/>
            </w:pPr>
            <w:r w:rsidRPr="00434422">
              <w:rPr>
                <w:noProof/>
                <w:lang w:val="en-IN" w:eastAsia="en-IN"/>
              </w:rPr>
              <w:drawing>
                <wp:inline distT="0" distB="0" distL="0" distR="0" wp14:anchorId="3273181D" wp14:editId="4E8E8CB0">
                  <wp:extent cx="1458680" cy="43891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tretch>
                            <a:fillRect/>
                          </a:stretch>
                        </pic:blipFill>
                        <pic:spPr bwMode="auto">
                          <a:xfrm>
                            <a:off x="0" y="0"/>
                            <a:ext cx="1458680" cy="438912"/>
                          </a:xfrm>
                          <a:prstGeom prst="rect">
                            <a:avLst/>
                          </a:prstGeom>
                          <a:noFill/>
                          <a:ln>
                            <a:noFill/>
                          </a:ln>
                        </pic:spPr>
                      </pic:pic>
                    </a:graphicData>
                  </a:graphic>
                </wp:inline>
              </w:drawing>
            </w:r>
          </w:p>
        </w:tc>
        <w:tc>
          <w:tcPr>
            <w:tcW w:w="0" w:type="auto"/>
            <w:vAlign w:val="center"/>
          </w:tcPr>
          <w:p w14:paraId="3B06C66C" w14:textId="3D250C56" w:rsidR="00D90B36" w:rsidRPr="00434422" w:rsidRDefault="00D90B36" w:rsidP="002723E7">
            <w:pPr>
              <w:jc w:val="center"/>
            </w:pPr>
            <w:r w:rsidRPr="00434422">
              <w:rPr>
                <w:noProof/>
                <w:lang w:val="en-IN" w:eastAsia="en-IN"/>
              </w:rPr>
              <w:drawing>
                <wp:inline distT="0" distB="0" distL="0" distR="0" wp14:anchorId="02D538BD" wp14:editId="30DCEBE6">
                  <wp:extent cx="1458678" cy="43891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tretch>
                            <a:fillRect/>
                          </a:stretch>
                        </pic:blipFill>
                        <pic:spPr bwMode="auto">
                          <a:xfrm>
                            <a:off x="0" y="0"/>
                            <a:ext cx="1458678" cy="438912"/>
                          </a:xfrm>
                          <a:prstGeom prst="rect">
                            <a:avLst/>
                          </a:prstGeom>
                          <a:noFill/>
                          <a:ln>
                            <a:noFill/>
                          </a:ln>
                        </pic:spPr>
                      </pic:pic>
                    </a:graphicData>
                  </a:graphic>
                </wp:inline>
              </w:drawing>
            </w:r>
          </w:p>
        </w:tc>
      </w:tr>
      <w:tr w:rsidR="00D90B36" w:rsidRPr="00434422" w14:paraId="46384C79" w14:textId="77777777" w:rsidTr="00A22872">
        <w:trPr>
          <w:trHeight w:val="227"/>
        </w:trPr>
        <w:tc>
          <w:tcPr>
            <w:tcW w:w="0" w:type="auto"/>
            <w:vAlign w:val="center"/>
          </w:tcPr>
          <w:p w14:paraId="10AA6E44" w14:textId="7E93D386" w:rsidR="00D90B36" w:rsidRPr="00434422" w:rsidRDefault="00D90B36" w:rsidP="002723E7">
            <w:pPr>
              <w:jc w:val="center"/>
            </w:pPr>
            <w:r w:rsidRPr="00434422">
              <w:t>(a)</w:t>
            </w:r>
          </w:p>
        </w:tc>
        <w:tc>
          <w:tcPr>
            <w:tcW w:w="0" w:type="auto"/>
          </w:tcPr>
          <w:p w14:paraId="77CBDCE8" w14:textId="0F43DBC6" w:rsidR="00D90B36" w:rsidRPr="00434422" w:rsidRDefault="00D90B36" w:rsidP="002723E7">
            <w:pPr>
              <w:jc w:val="center"/>
            </w:pPr>
            <w:r w:rsidRPr="00434422">
              <w:t>(b)</w:t>
            </w:r>
          </w:p>
        </w:tc>
        <w:tc>
          <w:tcPr>
            <w:tcW w:w="0" w:type="auto"/>
            <w:vAlign w:val="center"/>
          </w:tcPr>
          <w:p w14:paraId="7554D96D" w14:textId="3C8B4939" w:rsidR="00D90B36" w:rsidRPr="00434422" w:rsidRDefault="00D90B36" w:rsidP="002723E7">
            <w:pPr>
              <w:jc w:val="center"/>
            </w:pPr>
            <w:r w:rsidRPr="00434422">
              <w:t>(c)</w:t>
            </w:r>
          </w:p>
        </w:tc>
        <w:tc>
          <w:tcPr>
            <w:tcW w:w="0" w:type="auto"/>
            <w:vAlign w:val="center"/>
          </w:tcPr>
          <w:p w14:paraId="532629AD" w14:textId="72A4A12D" w:rsidR="00D90B36" w:rsidRPr="00434422" w:rsidRDefault="00D90B36" w:rsidP="002723E7">
            <w:pPr>
              <w:jc w:val="center"/>
            </w:pPr>
            <w:r w:rsidRPr="00434422">
              <w:t>(d)</w:t>
            </w:r>
          </w:p>
        </w:tc>
      </w:tr>
      <w:tr w:rsidR="00D90B36" w:rsidRPr="00434422" w14:paraId="6557751B" w14:textId="77777777" w:rsidTr="00A22872">
        <w:trPr>
          <w:trHeight w:val="242"/>
        </w:trPr>
        <w:tc>
          <w:tcPr>
            <w:tcW w:w="0" w:type="auto"/>
            <w:gridSpan w:val="4"/>
          </w:tcPr>
          <w:p w14:paraId="739076E4" w14:textId="5236C347" w:rsidR="00D90B36" w:rsidRPr="00434422" w:rsidRDefault="00D90B36" w:rsidP="002472DB">
            <w:pPr>
              <w:jc w:val="center"/>
            </w:pPr>
            <w:r w:rsidRPr="00434422">
              <w:t xml:space="preserve">Fig. </w:t>
            </w:r>
            <w:r w:rsidR="009D5F20">
              <w:t>4</w:t>
            </w:r>
            <w:r w:rsidRPr="00434422">
              <w:t>.  A sample image from DIBCO 201</w:t>
            </w:r>
            <w:r w:rsidR="00664C21" w:rsidRPr="00434422">
              <w:t>4</w:t>
            </w:r>
            <w:r w:rsidRPr="00434422">
              <w:t xml:space="preserve"> dataset showing (a) the original image (b) the ground truth image (c) the image generated by DD-GAN (d) image obtained after applying a global threshold of 127 on the generated image</w:t>
            </w:r>
          </w:p>
        </w:tc>
      </w:tr>
    </w:tbl>
    <w:p w14:paraId="1C4C6D64" w14:textId="77777777" w:rsidR="002723E7" w:rsidRPr="00434422" w:rsidRDefault="002723E7" w:rsidP="00C80486">
      <w:pPr>
        <w:sectPr w:rsidR="002723E7" w:rsidRPr="00434422" w:rsidSect="002723E7">
          <w:type w:val="continuous"/>
          <w:pgSz w:w="12240" w:h="15840" w:code="1"/>
          <w:pgMar w:top="1008" w:right="936" w:bottom="1008" w:left="936" w:header="432" w:footer="432" w:gutter="0"/>
          <w:cols w:space="288"/>
        </w:sectPr>
      </w:pPr>
    </w:p>
    <w:p w14:paraId="0C5F50C2" w14:textId="30E04E8B" w:rsidR="00E97B99" w:rsidRPr="00E2722D" w:rsidRDefault="005E7F6D" w:rsidP="00E2722D">
      <w:pPr>
        <w:pStyle w:val="Heading1"/>
        <w:jc w:val="left"/>
        <w:rPr>
          <w:b/>
          <w:bCs/>
          <w:sz w:val="22"/>
          <w:szCs w:val="22"/>
        </w:rPr>
      </w:pPr>
      <w:r w:rsidRPr="00E2722D">
        <w:rPr>
          <w:b/>
          <w:bCs/>
          <w:sz w:val="22"/>
          <w:szCs w:val="22"/>
        </w:rPr>
        <w:t>EXPERIMENT</w:t>
      </w:r>
    </w:p>
    <w:p w14:paraId="00AA98F9" w14:textId="6F843282" w:rsidR="00B87F34" w:rsidRPr="00434422" w:rsidRDefault="005E7F6D" w:rsidP="00C80486">
      <w:pPr>
        <w:jc w:val="both"/>
      </w:pPr>
      <w:r w:rsidRPr="00434422">
        <w:t>In this section, we present the experimental results of our proposed model for document</w:t>
      </w:r>
      <w:r w:rsidR="00361A9B" w:rsidRPr="00434422">
        <w:t xml:space="preserve"> image</w:t>
      </w:r>
      <w:r w:rsidRPr="00434422">
        <w:t xml:space="preserve"> binarization.</w:t>
      </w:r>
    </w:p>
    <w:p w14:paraId="09AF7D28" w14:textId="77777777" w:rsidR="005E7F6D" w:rsidRPr="00213DC0" w:rsidRDefault="005E7F6D" w:rsidP="005E7F6D">
      <w:pPr>
        <w:pStyle w:val="Heading2"/>
        <w:rPr>
          <w:b/>
          <w:bCs/>
        </w:rPr>
      </w:pPr>
      <w:r w:rsidRPr="00213DC0">
        <w:rPr>
          <w:b/>
          <w:bCs/>
        </w:rPr>
        <w:t>Datasets</w:t>
      </w:r>
    </w:p>
    <w:p w14:paraId="6A656560" w14:textId="5BC5E27A" w:rsidR="005E7F6D" w:rsidRPr="00434422" w:rsidRDefault="005E7F6D" w:rsidP="003B5DAD">
      <w:pPr>
        <w:jc w:val="both"/>
      </w:pPr>
      <w:r w:rsidRPr="00434422">
        <w:t xml:space="preserve">There are several </w:t>
      </w:r>
      <w:r w:rsidR="00361A9B" w:rsidRPr="00434422">
        <w:t xml:space="preserve">standard </w:t>
      </w:r>
      <w:r w:rsidRPr="00434422">
        <w:t xml:space="preserve">datasets for document </w:t>
      </w:r>
      <w:r w:rsidR="00361A9B" w:rsidRPr="00434422">
        <w:t xml:space="preserve">image </w:t>
      </w:r>
      <w:r w:rsidRPr="00434422">
        <w:t xml:space="preserve">binarization, such as (H-)DIBCO datasets which are </w:t>
      </w:r>
      <w:r w:rsidR="00361A9B" w:rsidRPr="00434422">
        <w:t>made publicly available through</w:t>
      </w:r>
      <w:r w:rsidRPr="00434422">
        <w:t xml:space="preserve"> competition</w:t>
      </w:r>
      <w:r w:rsidR="00361A9B" w:rsidRPr="00434422">
        <w:t>s organized by</w:t>
      </w:r>
      <w:r w:rsidR="000555F3" w:rsidRPr="00434422">
        <w:t xml:space="preserve"> the</w:t>
      </w:r>
      <w:r w:rsidR="00361A9B" w:rsidRPr="00434422">
        <w:t xml:space="preserve"> ICDAR committee.</w:t>
      </w:r>
      <w:r w:rsidRPr="00434422">
        <w:t xml:space="preserve"> We have used the DIBCO 2013</w:t>
      </w:r>
      <w:r w:rsidR="00361A9B" w:rsidRPr="00434422">
        <w:t xml:space="preserve"> </w:t>
      </w:r>
      <w:r w:rsidR="00FD6337" w:rsidRPr="00434422">
        <w:fldChar w:fldCharType="begin" w:fldLock="1"/>
      </w:r>
      <w:r w:rsidR="00AA2CD9" w:rsidRPr="00434422">
        <w:instrText>ADDIN CSL_CITATION {"citationItems":[{"id":"ITEM-1","itemData":{"DOI":"10.1109/ICDAR.2013.219","ISSN":"15205363","abstract":"DIBCO 2013 is the international Document Image Binarization Contest organized in the context of ICDAR 2013 conference. The general objective of the contest is to identify current advances in document image binarization for both machine-printed and handwritten document images using evaluation performance measures that conform to document image analysis and recognition. This paper describes the contest details including the evaluation measures used as well as the performance of the 23 submitted methods along with a short description of each method. © 2013 IEEE.","author":[{"dropping-particle":"","family":"Pratikakis","given":"Ioannis","non-dropping-particle":"","parse-names":false,"suffix":""},{"dropping-particle":"","family":"Gatos","given":"Basilis","non-dropping-particle":"","parse-names":false,"suffix":""},{"dropping-particle":"","family":"Ntirogiannis","given":"Konstantinos","non-dropping-particle":"","parse-names":false,"suffix":""}],"container-title":"Proceedings of the International Conference on Document Analysis and Recognition, ICDAR","id":"ITEM-1","issued":{"date-parts":[["2013"]]},"title":"ICDAR 2013 document image binarization contest (DIBCO 2013)","type":"paper-conference"},"uris":["http://www.mendeley.com/documents/?uuid=6402945a-829c-4209-90d4-326901760ac3","http://www.mendeley.com/documents/?uuid=1ce642fe-82ca-4f98-aa63-9f1db71725ff"]}],"mendeley":{"formattedCitation":"[14]","plainTextFormattedCitation":"[14]","previouslyFormattedCitation":"[14]"},"properties":{"noteIndex":0},"schema":"https://github.com/citation-style-language/schema/raw/master/csl-citation.json"}</w:instrText>
      </w:r>
      <w:r w:rsidR="00FD6337" w:rsidRPr="00434422">
        <w:fldChar w:fldCharType="separate"/>
      </w:r>
      <w:r w:rsidR="00FD6337" w:rsidRPr="00434422">
        <w:rPr>
          <w:noProof/>
        </w:rPr>
        <w:t>[14]</w:t>
      </w:r>
      <w:r w:rsidR="00FD6337" w:rsidRPr="00434422">
        <w:fldChar w:fldCharType="end"/>
      </w:r>
      <w:r w:rsidRPr="00434422">
        <w:t>, DIBCO 2017</w:t>
      </w:r>
      <w:r w:rsidR="00361A9B" w:rsidRPr="00434422">
        <w:t xml:space="preserve"> </w:t>
      </w:r>
      <w:r w:rsidR="00FD6337" w:rsidRPr="00434422">
        <w:fldChar w:fldCharType="begin" w:fldLock="1"/>
      </w:r>
      <w:r w:rsidR="00AA2CD9" w:rsidRPr="00434422">
        <w:instrText>ADDIN CSL_CITATION {"citationItems":[{"id":"ITEM-1","itemData":{"DOI":"10.1109/ICDAR.2017.228","ISBN":"9781538635865","ISSN":"15205363","abstract":"DIBCO 2017 is the international Competition on Document Image Binarization organized in conjunction with the ICDAR 2017 conference. The general objective of the contest is to identify current advances in document image binarization of machine-printed and handwritten document images using performance evaluation measures that are motivated by document image analysis and recognition requirements. This paper describes the competition details including the evaluation measures used as well as the performance of the 26 submitted methods along with a brief description of each method.","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Proceedings of the International Conference on Document Analysis and Recognition, ICDAR","id":"ITEM-1","issued":{"date-parts":[["2017"]]},"title":"ICDAR2017 Competition on Document Image Binarization (DIBCO 2017)","type":"paper-conference"},"uris":["http://www.mendeley.com/documents/?uuid=dffd6b39-2d6f-4ca6-8f71-2c9e4bf6dcf3","http://www.mendeley.com/documents/?uuid=475adc97-484c-4f0f-b444-e3402f984cae"]}],"mendeley":{"formattedCitation":"[15]","plainTextFormattedCitation":"[15]","previouslyFormattedCitation":"[15]"},"properties":{"noteIndex":0},"schema":"https://github.com/citation-style-language/schema/raw/master/csl-citation.json"}</w:instrText>
      </w:r>
      <w:r w:rsidR="00FD6337" w:rsidRPr="00434422">
        <w:fldChar w:fldCharType="separate"/>
      </w:r>
      <w:r w:rsidR="00FD6337" w:rsidRPr="00434422">
        <w:rPr>
          <w:noProof/>
        </w:rPr>
        <w:t>[15]</w:t>
      </w:r>
      <w:r w:rsidR="00FD6337" w:rsidRPr="00434422">
        <w:fldChar w:fldCharType="end"/>
      </w:r>
      <w:r w:rsidRPr="00434422">
        <w:t xml:space="preserve"> and H-DIBCO 2014</w:t>
      </w:r>
      <w:r w:rsidR="00361A9B" w:rsidRPr="00434422">
        <w:t xml:space="preserve"> </w:t>
      </w:r>
      <w:r w:rsidR="00FD6337" w:rsidRPr="00434422">
        <w:fldChar w:fldCharType="begin" w:fldLock="1"/>
      </w:r>
      <w:r w:rsidR="00AA2CD9" w:rsidRPr="00434422">
        <w:instrText>ADDIN CSL_CITATION {"citationItems":[{"id":"ITEM-1","itemData":{"DOI":"10.1109/ICFHR.2014.141","ISBN":"9781479943340","ISSN":"21676453","abstract":"Document image binarization is an important step in the document image analysis and recognition pipeline. H-DIBCO 2014 is the International Document Image Binarization Competition which is dedicated to handwritten document images organized in conjunction with ICFHR 2014 conference. The objective of the contest is to identify current advances in handwritten document image binarization using meaningful evaluation performance measures. This paper reports on the contest details including the evaluation measures used as well as the performance of the 7 submitted methods along with a short description of each method.","author":[{"dropping-particle":"","family":"Ntirogiannis","given":"Konstantinos","non-dropping-particle":"","parse-names":false,"suffix":""},{"dropping-particle":"","family":"Gatos","given":"Basilis","non-dropping-particle":"","parse-names":false,"suffix":""},{"dropping-particle":"","family":"Pratikakis","given":"Ioannis","non-dropping-particle":"","parse-names":false,"suffix":""}],"container-title":"Proceedings of International Conference on Frontiers in Handwriting Recognition, ICFHR","id":"ITEM-1","issued":{"date-parts":[["2014"]]},"title":"ICFHR2014 Competition on Handwritten Document Image Binarization (H-DIBCO 2014)","type":"paper-conference"},"uris":["http://www.mendeley.com/documents/?uuid=061eb0b5-a41a-4a35-8f48-d68bf4183d45","http://www.mendeley.com/documents/?uuid=d3f3559e-955e-4f13-9533-84bae4575b3c"]}],"mendeley":{"formattedCitation":"[16]","plainTextFormattedCitation":"[16]","previouslyFormattedCitation":"[16]"},"properties":{"noteIndex":0},"schema":"https://github.com/citation-style-language/schema/raw/master/csl-citation.json"}</w:instrText>
      </w:r>
      <w:r w:rsidR="00FD6337" w:rsidRPr="00434422">
        <w:fldChar w:fldCharType="separate"/>
      </w:r>
      <w:r w:rsidR="00FD6337" w:rsidRPr="00434422">
        <w:rPr>
          <w:noProof/>
        </w:rPr>
        <w:t>[16]</w:t>
      </w:r>
      <w:r w:rsidR="00FD6337" w:rsidRPr="00434422">
        <w:fldChar w:fldCharType="end"/>
      </w:r>
      <w:r w:rsidRPr="00434422">
        <w:t>, H-DIBCO 2016</w:t>
      </w:r>
      <w:r w:rsidR="00361A9B" w:rsidRPr="00434422">
        <w:t xml:space="preserve"> </w:t>
      </w:r>
      <w:r w:rsidR="00FD6337" w:rsidRPr="00434422">
        <w:fldChar w:fldCharType="begin" w:fldLock="1"/>
      </w:r>
      <w:r w:rsidR="00AA2CD9" w:rsidRPr="00434422">
        <w:instrText>ADDIN CSL_CITATION {"citationItems":[{"id":"ITEM-1","itemData":{"DOI":"10.1109/ICFHR.2016.0118","ISBN":"9781509009817","ISSN":"21676453","abstract":"H-DIBCO 2016 is the international Handwritten Document Image Binarization Contest organized in the context of ICFHR 2016 conference. The general objective of the contest is to identify current advances in document image binarization of handwritten document images using performance evaluation measures that are motivated by document image analysis and recognition requirements. This paper describes the contest details including the evaluation measures used as well as the performance of the 12 submitted methods along with a brief description of each method.","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Proceedings of International Conference on Frontiers in Handwriting Recognition, ICFHR","id":"ITEM-1","issued":{"date-parts":[["2016"]]},"title":"ICFHR 2016 handwritten document image binarization contest (H-DIBCO 2016)","type":"paper-conference"},"uris":["http://www.mendeley.com/documents/?uuid=bed0a288-11b6-4c5a-9e01-fee5e4546c56","http://www.mendeley.com/documents/?uuid=cdd85f83-f2ed-4525-be32-7ac4099fb143"]}],"mendeley":{"formattedCitation":"[17]","plainTextFormattedCitation":"[17]","previouslyFormattedCitation":"[17]"},"properties":{"noteIndex":0},"schema":"https://github.com/citation-style-language/schema/raw/master/csl-citation.json"}</w:instrText>
      </w:r>
      <w:r w:rsidR="00FD6337" w:rsidRPr="00434422">
        <w:fldChar w:fldCharType="separate"/>
      </w:r>
      <w:r w:rsidR="00FD6337" w:rsidRPr="00434422">
        <w:rPr>
          <w:noProof/>
        </w:rPr>
        <w:t>[17]</w:t>
      </w:r>
      <w:r w:rsidR="00FD6337" w:rsidRPr="00434422">
        <w:fldChar w:fldCharType="end"/>
      </w:r>
      <w:r w:rsidRPr="00434422">
        <w:t>, H-DIBCO 2018</w:t>
      </w:r>
      <w:r w:rsidR="00361A9B" w:rsidRPr="00434422">
        <w:t xml:space="preserve"> </w:t>
      </w:r>
      <w:r w:rsidR="00FD6337" w:rsidRPr="00434422">
        <w:fldChar w:fldCharType="begin" w:fldLock="1"/>
      </w:r>
      <w:r w:rsidR="00AA2CD9" w:rsidRPr="00434422">
        <w:instrText>ADDIN CSL_CITATION {"citationItems":[{"id":"ITEM-1","itemData":{"DOI":"10.1109/ICFHR-2018.2018.00091","ISBN":"9781538658758","ISSN":"21676453","abstract":"H-DIBCO 2018 is the international Handwritten Document Image Binarization Contest organized in the context of ICFHR 2018 conference. The general objective of the contest is to record recent advances in document image binarization using established evaluation performance measures. This paper describes the contest details including the evaluation measures used as well as the performance of the 8 submitted methods along with a brief description of each method.","author":[{"dropping-particle":"","family":"Pratikakis","given":"Ioannis","non-dropping-particle":"","parse-names":false,"suffix":""},{"dropping-particle":"","family":"Zagori","given":"Konstantinos","non-dropping-particle":"","parse-names":false,"suffix":""},{"dropping-particle":"","family":"Kaddas","given":"Panagiotis","non-dropping-particle":"","parse-names":false,"suffix":""},{"dropping-particle":"","family":"Gatos","given":"Basilis","non-dropping-particle":"","parse-names":false,"suffix":""}],"container-title":"Proceedings of International Conference on Frontiers in Handwriting Recognition, ICFHR","id":"ITEM-1","issued":{"date-parts":[["2018"]]},"title":"ICFHR 2018 competition on handwritten document image binarization (H-DIBCO 2018)","type":"paper-conference"},"uris":["http://www.mendeley.com/documents/?uuid=0ea5088c-48a9-4163-883f-6cade9c47a6b","http://www.mendeley.com/documents/?uuid=d08998da-2550-45a2-935e-5d97bff1b1aa"]}],"mendeley":{"formattedCitation":"[18]","plainTextFormattedCitation":"[18]","previouslyFormattedCitation":"[18]"},"properties":{"noteIndex":0},"schema":"https://github.com/citation-style-language/schema/raw/master/csl-citation.json"}</w:instrText>
      </w:r>
      <w:r w:rsidR="00FD6337" w:rsidRPr="00434422">
        <w:fldChar w:fldCharType="separate"/>
      </w:r>
      <w:r w:rsidR="00FD6337" w:rsidRPr="00434422">
        <w:rPr>
          <w:noProof/>
        </w:rPr>
        <w:t>[18]</w:t>
      </w:r>
      <w:r w:rsidR="00FD6337" w:rsidRPr="00434422">
        <w:fldChar w:fldCharType="end"/>
      </w:r>
      <w:r w:rsidRPr="00434422">
        <w:t xml:space="preserve"> datasets for our experiment.</w:t>
      </w:r>
      <w:r w:rsidR="00C80486" w:rsidRPr="00434422">
        <w:t xml:space="preserve"> Since each image is </w:t>
      </w:r>
      <w:r w:rsidR="00026D22">
        <w:t>considerably larg</w:t>
      </w:r>
      <w:r w:rsidR="00C80486" w:rsidRPr="00434422">
        <w:t xml:space="preserve">e to be fed as input to a neural network, each image has been broken into overlapping patches of size </w:t>
      </w:r>
      <w:r w:rsidR="007F4B8B" w:rsidRPr="00434422">
        <w:t>256×256</w:t>
      </w:r>
      <w:r w:rsidR="00C80486" w:rsidRPr="00434422">
        <w:t xml:space="preserve"> with a stride of </w:t>
      </w:r>
      <w:r w:rsidR="00C823CB" w:rsidRPr="00434422">
        <w:t>128</w:t>
      </w:r>
      <w:r w:rsidR="00C80486" w:rsidRPr="00434422">
        <w:t xml:space="preserve"> in both horizontal and vertical directions. However,</w:t>
      </w:r>
      <w:r w:rsidR="000555F3" w:rsidRPr="00434422">
        <w:t xml:space="preserve"> during</w:t>
      </w:r>
      <w:r w:rsidR="00C80486" w:rsidRPr="00434422">
        <w:t xml:space="preserve"> e</w:t>
      </w:r>
      <w:r w:rsidRPr="00434422">
        <w:t>valuation</w:t>
      </w:r>
      <w:r w:rsidR="00026D22">
        <w:t>,</w:t>
      </w:r>
      <w:r w:rsidRPr="00434422">
        <w:t xml:space="preserve"> </w:t>
      </w:r>
      <w:r w:rsidR="000555F3" w:rsidRPr="00434422">
        <w:t>the entire images</w:t>
      </w:r>
      <w:r w:rsidRPr="00434422">
        <w:t xml:space="preserve"> </w:t>
      </w:r>
      <w:r w:rsidR="000555F3" w:rsidRPr="00434422">
        <w:t>have been considered for</w:t>
      </w:r>
      <w:r w:rsidRPr="00434422">
        <w:t xml:space="preserve"> each of these datasets. When testing the model on a particular dataset, all the remaining datasets have been aggregated to form the training set. For </w:t>
      </w:r>
      <w:r w:rsidR="00361A9B" w:rsidRPr="00434422">
        <w:t>example</w:t>
      </w:r>
      <w:r w:rsidRPr="00434422">
        <w:t>, to evaluate the model on DIBCO 2017</w:t>
      </w:r>
      <w:r w:rsidR="00361A9B" w:rsidRPr="00434422">
        <w:t xml:space="preserve"> dataset</w:t>
      </w:r>
      <w:r w:rsidRPr="00434422">
        <w:t>, all the images of DIBCO 2013, H-DIBCO 2014, H-DIBCO 2016</w:t>
      </w:r>
      <w:r w:rsidR="00026D22">
        <w:t>,</w:t>
      </w:r>
      <w:r w:rsidRPr="00434422">
        <w:t xml:space="preserve"> and H-DIBCO 2018 have been collectively used for training while the images in DIBCO</w:t>
      </w:r>
      <w:r w:rsidR="00900F5C" w:rsidRPr="00434422">
        <w:t xml:space="preserve"> 2017</w:t>
      </w:r>
      <w:r w:rsidRPr="00434422">
        <w:t xml:space="preserve"> have been used to finally evaluate the performance of the trained model. </w:t>
      </w:r>
      <w:r w:rsidR="00026D22">
        <w:t>The s</w:t>
      </w:r>
      <w:r w:rsidRPr="00434422">
        <w:t xml:space="preserve">ame procedure is followed for </w:t>
      </w:r>
      <w:r w:rsidR="00361A9B" w:rsidRPr="00434422">
        <w:t>other</w:t>
      </w:r>
      <w:r w:rsidRPr="00434422">
        <w:t xml:space="preserve"> datasets.</w:t>
      </w:r>
    </w:p>
    <w:p w14:paraId="432A959A" w14:textId="2DFF321D" w:rsidR="005E7F6D" w:rsidRPr="00213DC0" w:rsidRDefault="005E7F6D" w:rsidP="005E7F6D">
      <w:pPr>
        <w:pStyle w:val="Heading2"/>
        <w:rPr>
          <w:b/>
          <w:bCs/>
        </w:rPr>
      </w:pPr>
      <w:r w:rsidRPr="00213DC0">
        <w:rPr>
          <w:b/>
          <w:bCs/>
        </w:rPr>
        <w:t>Results</w:t>
      </w:r>
    </w:p>
    <w:p w14:paraId="06E6C595" w14:textId="59796737" w:rsidR="00A370E7" w:rsidRDefault="005E7F6D" w:rsidP="007B7FE1">
      <w:pPr>
        <w:jc w:val="both"/>
      </w:pPr>
      <w:r w:rsidRPr="00434422">
        <w:t xml:space="preserve">In this section, we discuss the performance of our proposed model. </w:t>
      </w:r>
      <w:r w:rsidR="009125E1" w:rsidRPr="00434422">
        <w:t>F</w:t>
      </w:r>
      <w:r w:rsidRPr="00434422">
        <w:t>our metrics</w:t>
      </w:r>
      <w:r w:rsidR="009125E1" w:rsidRPr="00434422">
        <w:t xml:space="preserve"> namely</w:t>
      </w:r>
      <w:r w:rsidRPr="00434422">
        <w:t xml:space="preserve"> F-measure (FM), pseudo F-measure (</w:t>
      </w:r>
      <w:r w:rsidR="003A6C13" w:rsidRPr="00434422">
        <w:t>P-</w:t>
      </w:r>
      <w:r w:rsidRPr="00434422">
        <w:t>F</w:t>
      </w:r>
      <w:r w:rsidR="003A6C13" w:rsidRPr="00434422">
        <w:t>M</w:t>
      </w:r>
      <w:r w:rsidRPr="00434422">
        <w:t>), distance reciprocal distortion metric (DRD)</w:t>
      </w:r>
      <w:r w:rsidR="00B24882" w:rsidRPr="00434422">
        <w:t xml:space="preserve"> </w:t>
      </w:r>
      <w:r w:rsidR="00175224" w:rsidRPr="00434422">
        <w:fldChar w:fldCharType="begin" w:fldLock="1"/>
      </w:r>
      <w:r w:rsidR="00AA2CD9" w:rsidRPr="00434422">
        <w:instrText>ADDIN CSL_CITATION {"citationItems":[{"id":"ITEM-1","itemData":{"DOI":"10.1109/LSP.2003.821748","ISSN":"10709908","abstract":"In this letter, we present a novel objective distortion measure for binary document images. This measure is based on the reciprocal of distance that is straightforward to calculate. Our results show that the proposed distortion measure matches well to subjective evaluation by human visual perception.","author":[{"dropping-particle":"","family":"Lu","given":"Haiping","non-dropping-particle":"","parse-names":false,"suffix":""},{"dropping-particle":"","family":"Kot","given":"Alex C.","non-dropping-particle":"","parse-names":false,"suffix":""},{"dropping-particle":"","family":"Shi","given":"Yun Q.","non-dropping-particle":"","parse-names":false,"suffix":""}],"container-title":"IEEE Signal Processing Letters","id":"ITEM-1","issued":{"date-parts":[["2004"]]},"title":"Distance-reciprocal distortion measure for binary document images","type":"article-journal"},"uris":["http://www.mendeley.com/documents/?uuid=b559cdd4-9ca2-40e2-b251-91abaaf2b5c0","http://www.mendeley.com/documents/?uuid=1ff8106c-7045-48be-acd8-d44994fc05b4"]}],"mendeley":{"formattedCitation":"[19]","plainTextFormattedCitation":"[19]","previouslyFormattedCitation":"[19]"},"properties":{"noteIndex":0},"schema":"https://github.com/citation-style-language/schema/raw/master/csl-citation.json"}</w:instrText>
      </w:r>
      <w:r w:rsidR="00175224" w:rsidRPr="00434422">
        <w:fldChar w:fldCharType="separate"/>
      </w:r>
      <w:r w:rsidR="00175224" w:rsidRPr="00434422">
        <w:rPr>
          <w:noProof/>
        </w:rPr>
        <w:t>[19]</w:t>
      </w:r>
      <w:r w:rsidR="00175224" w:rsidRPr="00434422">
        <w:fldChar w:fldCharType="end"/>
      </w:r>
      <w:r w:rsidRPr="00434422">
        <w:t>, peak signal-to-noise ratio (PSNR)</w:t>
      </w:r>
      <w:r w:rsidR="00A370E7" w:rsidRPr="00434422">
        <w:t xml:space="preserve"> (formula given in </w:t>
      </w:r>
      <w:r w:rsidR="00026D22">
        <w:t>E</w:t>
      </w:r>
      <w:r w:rsidR="00A370E7" w:rsidRPr="00434422">
        <w:t xml:space="preserve">qn. </w:t>
      </w:r>
      <w:r w:rsidR="00026D22">
        <w:t>(</w:t>
      </w:r>
      <w:r w:rsidR="00A370E7" w:rsidRPr="00434422">
        <w:t>2)</w:t>
      </w:r>
      <w:r w:rsidRPr="00434422">
        <w:t xml:space="preserve"> are used to evaluate perform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2713"/>
      </w:tblGrid>
      <w:tr w:rsidR="00C22F46" w14:paraId="692AE7C6" w14:textId="77777777" w:rsidTr="00C22F46">
        <w:tc>
          <w:tcPr>
            <w:tcW w:w="7645" w:type="dxa"/>
            <w:vAlign w:val="center"/>
          </w:tcPr>
          <w:p w14:paraId="0EBF8FE3" w14:textId="77777777" w:rsidR="00C22F46" w:rsidRPr="00434422" w:rsidRDefault="00C22F46" w:rsidP="00C22F46">
            <w:pPr>
              <w:rPr>
                <w:sz w:val="22"/>
                <w:szCs w:val="22"/>
              </w:rPr>
            </w:pPr>
            <m:oMathPara>
              <m:oMath>
                <m:r>
                  <w:rPr>
                    <w:rFonts w:ascii="Cambria Math" w:hAnsi="Cambria Math"/>
                    <w:sz w:val="22"/>
                    <w:szCs w:val="22"/>
                  </w:rPr>
                  <m:t>PSNR=10</m:t>
                </m:r>
                <m:sSub>
                  <m:sSubPr>
                    <m:ctrlPr>
                      <w:rPr>
                        <w:rFonts w:ascii="Cambria Math" w:hAnsi="Cambria Math"/>
                        <w:i/>
                        <w:sz w:val="22"/>
                        <w:szCs w:val="22"/>
                      </w:rPr>
                    </m:ctrlPr>
                  </m:sSubPr>
                  <m:e>
                    <m:r>
                      <w:rPr>
                        <w:rFonts w:ascii="Cambria Math" w:hAnsi="Cambria Math"/>
                        <w:sz w:val="22"/>
                        <w:szCs w:val="22"/>
                      </w:rPr>
                      <m:t>log</m:t>
                    </m:r>
                  </m:e>
                  <m:sub>
                    <m:r>
                      <w:rPr>
                        <w:rFonts w:ascii="Cambria Math" w:hAnsi="Cambria Math"/>
                        <w:sz w:val="22"/>
                        <w:szCs w:val="22"/>
                      </w:rPr>
                      <m:t>10</m:t>
                    </m:r>
                  </m:sub>
                </m:sSub>
                <m:d>
                  <m:dPr>
                    <m:ctrlPr>
                      <w:rPr>
                        <w:rFonts w:ascii="Cambria Math" w:hAnsi="Cambria Math"/>
                        <w:i/>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255</m:t>
                            </m:r>
                          </m:e>
                          <m:sup>
                            <m:r>
                              <w:rPr>
                                <w:rFonts w:ascii="Cambria Math" w:hAnsi="Cambria Math"/>
                                <w:sz w:val="22"/>
                                <w:szCs w:val="22"/>
                              </w:rPr>
                              <m:t>2</m:t>
                            </m:r>
                          </m:sup>
                        </m:sSup>
                      </m:num>
                      <m:den>
                        <m:r>
                          <w:rPr>
                            <w:rFonts w:ascii="Cambria Math" w:hAnsi="Cambria Math"/>
                            <w:sz w:val="22"/>
                            <w:szCs w:val="22"/>
                          </w:rPr>
                          <m:t>MSE</m:t>
                        </m:r>
                      </m:den>
                    </m:f>
                  </m:e>
                </m:d>
              </m:oMath>
            </m:oMathPara>
          </w:p>
          <w:p w14:paraId="6868E9D5" w14:textId="77777777" w:rsidR="00C22F46" w:rsidRDefault="00C22F46" w:rsidP="00C22F46"/>
        </w:tc>
        <w:tc>
          <w:tcPr>
            <w:tcW w:w="2713" w:type="dxa"/>
            <w:vAlign w:val="center"/>
          </w:tcPr>
          <w:p w14:paraId="1BDF862B" w14:textId="1C36740D" w:rsidR="00C22F46" w:rsidRDefault="00C22F46" w:rsidP="00C22F46">
            <w:proofErr w:type="gramStart"/>
            <w:r>
              <w:t>..</w:t>
            </w:r>
            <w:proofErr w:type="gramEnd"/>
            <w:r>
              <w:t>(2)</w:t>
            </w:r>
          </w:p>
        </w:tc>
      </w:tr>
    </w:tbl>
    <w:p w14:paraId="2179896A" w14:textId="77777777" w:rsidR="00C22F46" w:rsidRPr="00434422" w:rsidRDefault="00C22F46" w:rsidP="007B7FE1">
      <w:pPr>
        <w:jc w:val="both"/>
      </w:pPr>
    </w:p>
    <w:p w14:paraId="145A6BC9" w14:textId="46F88A67" w:rsidR="00DC42E1" w:rsidRPr="00434422" w:rsidRDefault="00C505D3" w:rsidP="007B7FE1">
      <w:pPr>
        <w:jc w:val="both"/>
      </w:pPr>
      <w:r w:rsidRPr="00434422">
        <w:t>w</w:t>
      </w:r>
      <w:r w:rsidR="00DC42E1" w:rsidRPr="00434422">
        <w:t>here MSE is the Mean Squared Error between pixels.</w:t>
      </w:r>
    </w:p>
    <w:p w14:paraId="6679BD33" w14:textId="6BC831B7" w:rsidR="005E7F6D" w:rsidRPr="00434422" w:rsidRDefault="005E7F6D" w:rsidP="007B7FE1">
      <w:pPr>
        <w:jc w:val="both"/>
      </w:pPr>
      <w:r w:rsidRPr="00434422">
        <w:t xml:space="preserve">Additionally, we compare the performance of our </w:t>
      </w:r>
      <w:r w:rsidR="00AA7F6D" w:rsidRPr="00434422">
        <w:t>model</w:t>
      </w:r>
      <w:r w:rsidRPr="00434422">
        <w:t xml:space="preserve"> with other state-of-the-art methods in </w:t>
      </w:r>
      <w:r w:rsidR="00AA7F6D" w:rsidRPr="00434422">
        <w:t>T</w:t>
      </w:r>
      <w:r w:rsidRPr="00434422">
        <w:t>ables</w:t>
      </w:r>
      <w:r w:rsidR="00AA7F6D" w:rsidRPr="00434422">
        <w:t xml:space="preserve"> I-V</w:t>
      </w:r>
      <w:r w:rsidRPr="00434422">
        <w:t xml:space="preserve">. The results of the top-ranked </w:t>
      </w:r>
      <w:r w:rsidR="00B24882" w:rsidRPr="00434422">
        <w:t>methods</w:t>
      </w:r>
      <w:r w:rsidRPr="00434422">
        <w:t xml:space="preserve"> in the</w:t>
      </w:r>
      <w:r w:rsidR="00666675" w:rsidRPr="00434422">
        <w:t xml:space="preserve"> respective</w:t>
      </w:r>
      <w:r w:rsidRPr="00434422">
        <w:t xml:space="preserve"> competition</w:t>
      </w:r>
      <w:r w:rsidR="00B24882" w:rsidRPr="00434422">
        <w:t>s</w:t>
      </w:r>
      <w:r w:rsidRPr="00434422">
        <w:t xml:space="preserve"> are also specified (as Comp #rank). </w:t>
      </w:r>
    </w:p>
    <w:p w14:paraId="4BAE440A" w14:textId="77777777" w:rsidR="00224D6A" w:rsidRPr="00434422" w:rsidRDefault="00224D6A" w:rsidP="007B7FE1">
      <w:pPr>
        <w:jc w:val="both"/>
      </w:pPr>
    </w:p>
    <w:p w14:paraId="0FB23E81" w14:textId="77777777" w:rsidR="005E7F6D" w:rsidRPr="00434422" w:rsidRDefault="005E7F6D" w:rsidP="005E7F6D">
      <w:pPr>
        <w:jc w:val="center"/>
        <w:rPr>
          <w:sz w:val="16"/>
          <w:szCs w:val="16"/>
        </w:rPr>
      </w:pPr>
      <w:r w:rsidRPr="00434422">
        <w:rPr>
          <w:rStyle w:val="Heading1Char"/>
          <w:sz w:val="16"/>
          <w:szCs w:val="16"/>
        </w:rPr>
        <w:t>TABLE I</w:t>
      </w:r>
      <w:r w:rsidRPr="00434422">
        <w:rPr>
          <w:sz w:val="16"/>
          <w:szCs w:val="16"/>
        </w:rPr>
        <w:t xml:space="preserve"> </w:t>
      </w:r>
    </w:p>
    <w:p w14:paraId="6349FE85" w14:textId="70BCC3B7" w:rsidR="005E7F6D" w:rsidRPr="00434422" w:rsidRDefault="004A1B05" w:rsidP="005E7F6D">
      <w:pPr>
        <w:jc w:val="center"/>
      </w:pPr>
      <w:r w:rsidRPr="00434422">
        <w:rPr>
          <w:sz w:val="16"/>
          <w:szCs w:val="16"/>
        </w:rPr>
        <w:t>RESULTS</w:t>
      </w:r>
      <w:r w:rsidR="005E7F6D" w:rsidRPr="00434422">
        <w:rPr>
          <w:sz w:val="16"/>
          <w:szCs w:val="16"/>
        </w:rPr>
        <w:t xml:space="preserve"> ON DIBCO 2013 DATASET</w:t>
      </w:r>
    </w:p>
    <w:tbl>
      <w:tblPr>
        <w:tblStyle w:val="TableGrid"/>
        <w:tblW w:w="0" w:type="auto"/>
        <w:jc w:val="center"/>
        <w:tblLook w:val="04A0" w:firstRow="1" w:lastRow="0" w:firstColumn="1" w:lastColumn="0" w:noHBand="0" w:noVBand="1"/>
      </w:tblPr>
      <w:tblGrid>
        <w:gridCol w:w="1667"/>
        <w:gridCol w:w="1000"/>
        <w:gridCol w:w="1000"/>
        <w:gridCol w:w="1000"/>
        <w:gridCol w:w="900"/>
      </w:tblGrid>
      <w:tr w:rsidR="005E7F6D" w:rsidRPr="00434422" w14:paraId="1071CC44" w14:textId="77777777" w:rsidTr="00965DA5">
        <w:trPr>
          <w:jc w:val="center"/>
        </w:trPr>
        <w:tc>
          <w:tcPr>
            <w:tcW w:w="0" w:type="auto"/>
          </w:tcPr>
          <w:p w14:paraId="5AE27352" w14:textId="77777777" w:rsidR="005E7F6D" w:rsidRPr="00434422" w:rsidRDefault="005E7F6D" w:rsidP="003A6C13">
            <w:r w:rsidRPr="00434422">
              <w:rPr>
                <w:b/>
                <w:bCs/>
              </w:rPr>
              <w:t>Method</w:t>
            </w:r>
          </w:p>
        </w:tc>
        <w:tc>
          <w:tcPr>
            <w:tcW w:w="0" w:type="auto"/>
          </w:tcPr>
          <w:p w14:paraId="3C6EF3FF" w14:textId="77777777" w:rsidR="005E7F6D" w:rsidRPr="00434422" w:rsidRDefault="005E7F6D" w:rsidP="003A6C13">
            <w:r w:rsidRPr="00434422">
              <w:rPr>
                <w:b/>
                <w:bCs/>
              </w:rPr>
              <w:t>FM</w:t>
            </w:r>
          </w:p>
        </w:tc>
        <w:tc>
          <w:tcPr>
            <w:tcW w:w="0" w:type="auto"/>
          </w:tcPr>
          <w:p w14:paraId="07934400" w14:textId="77777777" w:rsidR="005E7F6D" w:rsidRPr="00434422" w:rsidRDefault="005E7F6D" w:rsidP="003A6C13">
            <w:r w:rsidRPr="00434422">
              <w:rPr>
                <w:b/>
                <w:bCs/>
              </w:rPr>
              <w:t>P-FM</w:t>
            </w:r>
          </w:p>
        </w:tc>
        <w:tc>
          <w:tcPr>
            <w:tcW w:w="0" w:type="auto"/>
          </w:tcPr>
          <w:p w14:paraId="37A4569E" w14:textId="77777777" w:rsidR="005E7F6D" w:rsidRPr="00434422" w:rsidRDefault="005E7F6D" w:rsidP="003A6C13">
            <w:r w:rsidRPr="00434422">
              <w:rPr>
                <w:b/>
                <w:bCs/>
              </w:rPr>
              <w:t>PSNR</w:t>
            </w:r>
          </w:p>
        </w:tc>
        <w:tc>
          <w:tcPr>
            <w:tcW w:w="0" w:type="auto"/>
          </w:tcPr>
          <w:p w14:paraId="369BC217" w14:textId="77777777" w:rsidR="005E7F6D" w:rsidRPr="00434422" w:rsidRDefault="005E7F6D" w:rsidP="003A6C13">
            <w:r w:rsidRPr="00434422">
              <w:rPr>
                <w:b/>
                <w:bCs/>
              </w:rPr>
              <w:t>DRD</w:t>
            </w:r>
          </w:p>
        </w:tc>
      </w:tr>
      <w:tr w:rsidR="005E7F6D" w:rsidRPr="00434422" w14:paraId="6E61DA15" w14:textId="77777777" w:rsidTr="00965DA5">
        <w:trPr>
          <w:jc w:val="center"/>
        </w:trPr>
        <w:tc>
          <w:tcPr>
            <w:tcW w:w="0" w:type="auto"/>
          </w:tcPr>
          <w:p w14:paraId="78B6135B" w14:textId="77777777" w:rsidR="005E7F6D" w:rsidRPr="00434422" w:rsidRDefault="005E7F6D" w:rsidP="003A6C13">
            <w:r w:rsidRPr="00434422">
              <w:t>Comp #1</w:t>
            </w:r>
          </w:p>
        </w:tc>
        <w:tc>
          <w:tcPr>
            <w:tcW w:w="0" w:type="auto"/>
          </w:tcPr>
          <w:p w14:paraId="7C119546" w14:textId="540CEDEF" w:rsidR="005E7F6D" w:rsidRPr="00434422" w:rsidRDefault="005E7F6D" w:rsidP="003A6C13">
            <w:r w:rsidRPr="00434422">
              <w:t>92.12</w:t>
            </w:r>
            <w:r w:rsidR="0046668E" w:rsidRPr="00434422">
              <w:t xml:space="preserve"> (8)</w:t>
            </w:r>
          </w:p>
        </w:tc>
        <w:tc>
          <w:tcPr>
            <w:tcW w:w="0" w:type="auto"/>
          </w:tcPr>
          <w:p w14:paraId="49988B26" w14:textId="0F1A6C13" w:rsidR="005E7F6D" w:rsidRPr="00434422" w:rsidRDefault="005E7F6D" w:rsidP="003A6C13">
            <w:r w:rsidRPr="00434422">
              <w:t>94.19</w:t>
            </w:r>
            <w:r w:rsidR="00421489" w:rsidRPr="00434422">
              <w:t xml:space="preserve"> (8)</w:t>
            </w:r>
          </w:p>
        </w:tc>
        <w:tc>
          <w:tcPr>
            <w:tcW w:w="0" w:type="auto"/>
          </w:tcPr>
          <w:p w14:paraId="7C1F2038" w14:textId="33117588" w:rsidR="005E7F6D" w:rsidRPr="00434422" w:rsidRDefault="005E7F6D" w:rsidP="003A6C13">
            <w:r w:rsidRPr="00434422">
              <w:t>20.68</w:t>
            </w:r>
            <w:r w:rsidR="00AD5E5D" w:rsidRPr="00434422">
              <w:t xml:space="preserve"> (9)</w:t>
            </w:r>
          </w:p>
        </w:tc>
        <w:tc>
          <w:tcPr>
            <w:tcW w:w="0" w:type="auto"/>
          </w:tcPr>
          <w:p w14:paraId="5124085E" w14:textId="65253B7A" w:rsidR="005E7F6D" w:rsidRPr="00434422" w:rsidRDefault="005E7F6D" w:rsidP="003A6C13">
            <w:r w:rsidRPr="00434422">
              <w:t>3.10</w:t>
            </w:r>
            <w:r w:rsidR="00AD43F1" w:rsidRPr="00434422">
              <w:t>(8)</w:t>
            </w:r>
          </w:p>
        </w:tc>
      </w:tr>
      <w:tr w:rsidR="005E7F6D" w:rsidRPr="00434422" w14:paraId="48D66304" w14:textId="77777777" w:rsidTr="00965DA5">
        <w:trPr>
          <w:jc w:val="center"/>
        </w:trPr>
        <w:tc>
          <w:tcPr>
            <w:tcW w:w="0" w:type="auto"/>
          </w:tcPr>
          <w:p w14:paraId="3AF852F6" w14:textId="77777777" w:rsidR="005E7F6D" w:rsidRPr="00434422" w:rsidRDefault="005E7F6D" w:rsidP="003A6C13">
            <w:r w:rsidRPr="00434422">
              <w:t>Comp #2</w:t>
            </w:r>
          </w:p>
        </w:tc>
        <w:tc>
          <w:tcPr>
            <w:tcW w:w="0" w:type="auto"/>
          </w:tcPr>
          <w:p w14:paraId="6393809B" w14:textId="1AEB38C0" w:rsidR="005E7F6D" w:rsidRPr="00434422" w:rsidRDefault="005E7F6D" w:rsidP="003A6C13">
            <w:r w:rsidRPr="00434422">
              <w:t>92.70</w:t>
            </w:r>
            <w:r w:rsidR="0046668E" w:rsidRPr="00434422">
              <w:t xml:space="preserve"> (7)</w:t>
            </w:r>
          </w:p>
        </w:tc>
        <w:tc>
          <w:tcPr>
            <w:tcW w:w="0" w:type="auto"/>
          </w:tcPr>
          <w:p w14:paraId="2CB9A0F6" w14:textId="1899CAB7" w:rsidR="005E7F6D" w:rsidRPr="00434422" w:rsidRDefault="005E7F6D" w:rsidP="003A6C13">
            <w:r w:rsidRPr="00434422">
              <w:t>93.19</w:t>
            </w:r>
            <w:r w:rsidR="00421489" w:rsidRPr="00434422">
              <w:t xml:space="preserve"> (9)</w:t>
            </w:r>
          </w:p>
        </w:tc>
        <w:tc>
          <w:tcPr>
            <w:tcW w:w="0" w:type="auto"/>
          </w:tcPr>
          <w:p w14:paraId="6860D15C" w14:textId="231CE8CA" w:rsidR="005E7F6D" w:rsidRPr="00434422" w:rsidRDefault="005E7F6D" w:rsidP="003A6C13">
            <w:r w:rsidRPr="00434422">
              <w:t>21.29</w:t>
            </w:r>
            <w:r w:rsidR="003558CB" w:rsidRPr="00434422">
              <w:t xml:space="preserve"> (4)</w:t>
            </w:r>
          </w:p>
        </w:tc>
        <w:tc>
          <w:tcPr>
            <w:tcW w:w="0" w:type="auto"/>
          </w:tcPr>
          <w:p w14:paraId="654CA803" w14:textId="60197608" w:rsidR="005E7F6D" w:rsidRPr="00434422" w:rsidRDefault="005E7F6D" w:rsidP="003A6C13">
            <w:r w:rsidRPr="00434422">
              <w:t>3.18</w:t>
            </w:r>
            <w:r w:rsidR="00AD43F1" w:rsidRPr="00434422">
              <w:t>(9)</w:t>
            </w:r>
          </w:p>
        </w:tc>
      </w:tr>
      <w:tr w:rsidR="005E7F6D" w:rsidRPr="00434422" w14:paraId="18A5D087" w14:textId="77777777" w:rsidTr="00965DA5">
        <w:trPr>
          <w:jc w:val="center"/>
        </w:trPr>
        <w:tc>
          <w:tcPr>
            <w:tcW w:w="0" w:type="auto"/>
          </w:tcPr>
          <w:p w14:paraId="63A167D1" w14:textId="77777777" w:rsidR="005E7F6D" w:rsidRPr="00434422" w:rsidRDefault="005E7F6D" w:rsidP="003A6C13">
            <w:r w:rsidRPr="00434422">
              <w:t>Comp #3</w:t>
            </w:r>
          </w:p>
        </w:tc>
        <w:tc>
          <w:tcPr>
            <w:tcW w:w="0" w:type="auto"/>
          </w:tcPr>
          <w:p w14:paraId="4218B530" w14:textId="61185B2A" w:rsidR="005E7F6D" w:rsidRPr="00434422" w:rsidRDefault="005E7F6D" w:rsidP="003A6C13">
            <w:r w:rsidRPr="00434422">
              <w:t>91.81</w:t>
            </w:r>
            <w:r w:rsidR="00393F04" w:rsidRPr="00434422">
              <w:t xml:space="preserve"> </w:t>
            </w:r>
            <w:r w:rsidR="0046668E" w:rsidRPr="00434422">
              <w:t>(9)</w:t>
            </w:r>
          </w:p>
        </w:tc>
        <w:tc>
          <w:tcPr>
            <w:tcW w:w="0" w:type="auto"/>
          </w:tcPr>
          <w:p w14:paraId="48EBBA5E" w14:textId="22F355FB" w:rsidR="005E7F6D" w:rsidRPr="00434422" w:rsidRDefault="005E7F6D" w:rsidP="003A6C13">
            <w:r w:rsidRPr="00434422">
              <w:t>92.67</w:t>
            </w:r>
            <w:r w:rsidR="00421489" w:rsidRPr="00434422">
              <w:t>(10)</w:t>
            </w:r>
          </w:p>
        </w:tc>
        <w:tc>
          <w:tcPr>
            <w:tcW w:w="0" w:type="auto"/>
          </w:tcPr>
          <w:p w14:paraId="16599060" w14:textId="3B6C5417" w:rsidR="005E7F6D" w:rsidRPr="00434422" w:rsidRDefault="005E7F6D" w:rsidP="003A6C13">
            <w:r w:rsidRPr="00434422">
              <w:t>20.68</w:t>
            </w:r>
            <w:r w:rsidR="00BE1CA1" w:rsidRPr="00434422">
              <w:t>(1</w:t>
            </w:r>
            <w:r w:rsidR="00A37607" w:rsidRPr="00434422">
              <w:t>0</w:t>
            </w:r>
            <w:r w:rsidR="00BE1CA1" w:rsidRPr="00434422">
              <w:t>)</w:t>
            </w:r>
          </w:p>
        </w:tc>
        <w:tc>
          <w:tcPr>
            <w:tcW w:w="0" w:type="auto"/>
          </w:tcPr>
          <w:p w14:paraId="05047FC1" w14:textId="7906610A" w:rsidR="005E7F6D" w:rsidRPr="00434422" w:rsidRDefault="005E7F6D" w:rsidP="003A6C13">
            <w:r w:rsidRPr="00434422">
              <w:t>4.02</w:t>
            </w:r>
            <w:r w:rsidR="00546C9F" w:rsidRPr="00434422">
              <w:t>(11)</w:t>
            </w:r>
          </w:p>
        </w:tc>
      </w:tr>
      <w:tr w:rsidR="005E7F6D" w:rsidRPr="00434422" w14:paraId="1BA455B9" w14:textId="77777777" w:rsidTr="00965DA5">
        <w:trPr>
          <w:jc w:val="center"/>
        </w:trPr>
        <w:tc>
          <w:tcPr>
            <w:tcW w:w="0" w:type="auto"/>
          </w:tcPr>
          <w:p w14:paraId="2C3D9479" w14:textId="322B2482" w:rsidR="005E7F6D" w:rsidRPr="00434422" w:rsidRDefault="005E7F6D" w:rsidP="000D2573">
            <w:proofErr w:type="spellStart"/>
            <w:r w:rsidRPr="00434422">
              <w:t>GiB</w:t>
            </w:r>
            <w:proofErr w:type="spellEnd"/>
            <w:r w:rsidR="004A1B05" w:rsidRPr="00434422">
              <w:t xml:space="preserve"> </w:t>
            </w:r>
            <w:r w:rsidR="000D2573"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90af50d9-55e9-4f2c-ae16-5fcba66a71db","http://www.mendeley.com/documents/?uuid=1a64552f-4fa4-4ca8-bbb1-6a18889e5910"]}],"mendeley":{"formattedCitation":"[20]","plainTextFormattedCitation":"[20]","previouslyFormattedCitation":"[20]"},"properties":{"noteIndex":0},"schema":"https://github.com/citation-style-language/schema/raw/master/csl-citation.json"}</w:instrText>
            </w:r>
            <w:r w:rsidR="000D2573" w:rsidRPr="00434422">
              <w:fldChar w:fldCharType="separate"/>
            </w:r>
            <w:r w:rsidR="00175224" w:rsidRPr="00434422">
              <w:rPr>
                <w:noProof/>
              </w:rPr>
              <w:t>[20]</w:t>
            </w:r>
            <w:r w:rsidR="000D2573" w:rsidRPr="00434422">
              <w:fldChar w:fldCharType="end"/>
            </w:r>
          </w:p>
        </w:tc>
        <w:tc>
          <w:tcPr>
            <w:tcW w:w="0" w:type="auto"/>
          </w:tcPr>
          <w:p w14:paraId="5175C018" w14:textId="25ADE5BC" w:rsidR="005E7F6D" w:rsidRPr="00434422" w:rsidRDefault="005E7F6D" w:rsidP="003A6C13">
            <w:r w:rsidRPr="00434422">
              <w:t>91.14</w:t>
            </w:r>
            <w:r w:rsidR="0046668E" w:rsidRPr="00434422">
              <w:t>(11)</w:t>
            </w:r>
          </w:p>
        </w:tc>
        <w:tc>
          <w:tcPr>
            <w:tcW w:w="0" w:type="auto"/>
          </w:tcPr>
          <w:p w14:paraId="2D574644" w14:textId="0BA51D11" w:rsidR="005E7F6D" w:rsidRPr="00434422" w:rsidRDefault="005E7F6D" w:rsidP="003A6C13">
            <w:r w:rsidRPr="00434422">
              <w:t>94.75</w:t>
            </w:r>
            <w:r w:rsidR="004E7707" w:rsidRPr="00434422">
              <w:t xml:space="preserve"> (7)</w:t>
            </w:r>
          </w:p>
        </w:tc>
        <w:tc>
          <w:tcPr>
            <w:tcW w:w="0" w:type="auto"/>
          </w:tcPr>
          <w:p w14:paraId="082F679D" w14:textId="11793EDD" w:rsidR="005E7F6D" w:rsidRPr="00434422" w:rsidRDefault="005E7F6D" w:rsidP="003A6C13">
            <w:r w:rsidRPr="00434422">
              <w:t>19.58</w:t>
            </w:r>
            <w:r w:rsidR="00774CFD" w:rsidRPr="00434422">
              <w:t>(11)</w:t>
            </w:r>
          </w:p>
        </w:tc>
        <w:tc>
          <w:tcPr>
            <w:tcW w:w="0" w:type="auto"/>
          </w:tcPr>
          <w:p w14:paraId="1DA69B66" w14:textId="26C2A6AE" w:rsidR="005E7F6D" w:rsidRPr="00434422" w:rsidRDefault="005E7F6D" w:rsidP="003A6C13">
            <w:r w:rsidRPr="00434422">
              <w:t>2.77</w:t>
            </w:r>
            <w:r w:rsidR="00215342" w:rsidRPr="00434422">
              <w:t>(7)</w:t>
            </w:r>
          </w:p>
        </w:tc>
      </w:tr>
      <w:tr w:rsidR="005E7F6D" w:rsidRPr="00434422" w14:paraId="5CEAFD88" w14:textId="77777777" w:rsidTr="00965DA5">
        <w:trPr>
          <w:jc w:val="center"/>
        </w:trPr>
        <w:tc>
          <w:tcPr>
            <w:tcW w:w="0" w:type="auto"/>
          </w:tcPr>
          <w:p w14:paraId="0A79607E" w14:textId="2F15CC74"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6D7783C8" w14:textId="1AEF5BA3" w:rsidR="005E7F6D" w:rsidRPr="00434422" w:rsidRDefault="005E7F6D" w:rsidP="003A6C13">
            <w:r w:rsidRPr="00434422">
              <w:t>93.17</w:t>
            </w:r>
            <w:r w:rsidR="0046668E" w:rsidRPr="00434422">
              <w:t xml:space="preserve"> (6)</w:t>
            </w:r>
          </w:p>
        </w:tc>
        <w:tc>
          <w:tcPr>
            <w:tcW w:w="0" w:type="auto"/>
          </w:tcPr>
          <w:p w14:paraId="1D0790D6" w14:textId="18BD410D" w:rsidR="005E7F6D" w:rsidRPr="00434422" w:rsidRDefault="005E7F6D" w:rsidP="003A6C13">
            <w:r w:rsidRPr="00434422">
              <w:rPr>
                <w:b/>
                <w:bCs/>
              </w:rPr>
              <w:t>96.81</w:t>
            </w:r>
            <w:r w:rsidR="00714C1A" w:rsidRPr="00434422">
              <w:rPr>
                <w:b/>
                <w:bCs/>
              </w:rPr>
              <w:t xml:space="preserve"> (1)</w:t>
            </w:r>
          </w:p>
        </w:tc>
        <w:tc>
          <w:tcPr>
            <w:tcW w:w="0" w:type="auto"/>
          </w:tcPr>
          <w:p w14:paraId="464C1AEA" w14:textId="4307BCA5" w:rsidR="005E7F6D" w:rsidRPr="00434422" w:rsidRDefault="005E7F6D" w:rsidP="003A6C13">
            <w:r w:rsidRPr="00434422">
              <w:t>20.71</w:t>
            </w:r>
            <w:r w:rsidR="00BD2BED" w:rsidRPr="00434422">
              <w:t xml:space="preserve"> (8)</w:t>
            </w:r>
          </w:p>
        </w:tc>
        <w:tc>
          <w:tcPr>
            <w:tcW w:w="0" w:type="auto"/>
          </w:tcPr>
          <w:p w14:paraId="70B14D2F" w14:textId="513C28D3" w:rsidR="005E7F6D" w:rsidRPr="00434422" w:rsidRDefault="005E7F6D" w:rsidP="003A6C13">
            <w:r w:rsidRPr="00434422">
              <w:t>2.21</w:t>
            </w:r>
            <w:r w:rsidR="00676374" w:rsidRPr="00434422">
              <w:t>(5)</w:t>
            </w:r>
          </w:p>
        </w:tc>
      </w:tr>
      <w:tr w:rsidR="005E7F6D" w:rsidRPr="00434422" w14:paraId="023DD830" w14:textId="77777777" w:rsidTr="00965DA5">
        <w:trPr>
          <w:jc w:val="center"/>
        </w:trPr>
        <w:tc>
          <w:tcPr>
            <w:tcW w:w="0" w:type="auto"/>
          </w:tcPr>
          <w:p w14:paraId="3E0D352E" w14:textId="5EC01DB5"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1BBDF955" w14:textId="179831ED" w:rsidR="005E7F6D" w:rsidRPr="00434422" w:rsidRDefault="005E7F6D" w:rsidP="003A6C13">
            <w:r w:rsidRPr="00434422">
              <w:t>94.40</w:t>
            </w:r>
            <w:r w:rsidR="0046668E" w:rsidRPr="00434422">
              <w:t xml:space="preserve"> (3)</w:t>
            </w:r>
          </w:p>
        </w:tc>
        <w:tc>
          <w:tcPr>
            <w:tcW w:w="0" w:type="auto"/>
          </w:tcPr>
          <w:p w14:paraId="621300A0" w14:textId="02B3B754" w:rsidR="005E7F6D" w:rsidRPr="00434422" w:rsidRDefault="005E7F6D" w:rsidP="003A6C13">
            <w:r w:rsidRPr="00434422">
              <w:t>96.00</w:t>
            </w:r>
            <w:r w:rsidR="00714C1A" w:rsidRPr="00434422">
              <w:t xml:space="preserve"> (5)</w:t>
            </w:r>
          </w:p>
        </w:tc>
        <w:tc>
          <w:tcPr>
            <w:tcW w:w="0" w:type="auto"/>
          </w:tcPr>
          <w:p w14:paraId="0E0BF6A9" w14:textId="19FE028F" w:rsidR="005E7F6D" w:rsidRPr="00434422" w:rsidRDefault="005E7F6D" w:rsidP="003A6C13">
            <w:r w:rsidRPr="00434422">
              <w:t>21.40</w:t>
            </w:r>
            <w:r w:rsidR="003558CB" w:rsidRPr="00434422">
              <w:t xml:space="preserve"> (3)</w:t>
            </w:r>
          </w:p>
        </w:tc>
        <w:tc>
          <w:tcPr>
            <w:tcW w:w="0" w:type="auto"/>
          </w:tcPr>
          <w:p w14:paraId="7C026085" w14:textId="12FC7D74" w:rsidR="005E7F6D" w:rsidRPr="00434422" w:rsidRDefault="005E7F6D" w:rsidP="003A6C13">
            <w:r w:rsidRPr="00434422">
              <w:t>1.80</w:t>
            </w:r>
            <w:r w:rsidR="00007D75" w:rsidRPr="00434422">
              <w:t>(3)</w:t>
            </w:r>
          </w:p>
        </w:tc>
      </w:tr>
      <w:tr w:rsidR="005E7F6D" w:rsidRPr="00434422" w14:paraId="5CBA4568" w14:textId="77777777" w:rsidTr="00965DA5">
        <w:trPr>
          <w:jc w:val="center"/>
        </w:trPr>
        <w:tc>
          <w:tcPr>
            <w:tcW w:w="0" w:type="auto"/>
          </w:tcPr>
          <w:p w14:paraId="199B654F" w14:textId="341716DB"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88caecda-c25a-4d2d-9ec8-be2d987a5a97","http://www.mendeley.com/documents/?uuid=00cb012b-a0fa-41d2-a89d-38c393ff6a6f"]}],"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798A4032" w14:textId="5441A58C" w:rsidR="005E7F6D" w:rsidRPr="00434422" w:rsidRDefault="005E7F6D" w:rsidP="003A6C13">
            <w:r w:rsidRPr="00434422">
              <w:t>93.42</w:t>
            </w:r>
            <w:r w:rsidR="0046668E" w:rsidRPr="00434422">
              <w:t xml:space="preserve"> (5)</w:t>
            </w:r>
          </w:p>
        </w:tc>
        <w:tc>
          <w:tcPr>
            <w:tcW w:w="0" w:type="auto"/>
          </w:tcPr>
          <w:p w14:paraId="47CDAD5C" w14:textId="32923260" w:rsidR="005E7F6D" w:rsidRPr="00434422" w:rsidRDefault="005E7F6D" w:rsidP="003A6C13">
            <w:r w:rsidRPr="00434422">
              <w:t>96.05</w:t>
            </w:r>
            <w:r w:rsidR="00714C1A" w:rsidRPr="00434422">
              <w:t xml:space="preserve"> (4)</w:t>
            </w:r>
          </w:p>
        </w:tc>
        <w:tc>
          <w:tcPr>
            <w:tcW w:w="0" w:type="auto"/>
          </w:tcPr>
          <w:p w14:paraId="38806B2E" w14:textId="77F3E5DD" w:rsidR="005E7F6D" w:rsidRPr="00434422" w:rsidRDefault="005E7F6D" w:rsidP="003A6C13">
            <w:r w:rsidRPr="00434422">
              <w:t>20.78</w:t>
            </w:r>
            <w:r w:rsidR="00051BFD" w:rsidRPr="00434422">
              <w:t xml:space="preserve"> (6)</w:t>
            </w:r>
          </w:p>
        </w:tc>
        <w:tc>
          <w:tcPr>
            <w:tcW w:w="0" w:type="auto"/>
          </w:tcPr>
          <w:p w14:paraId="319C8580" w14:textId="480BE9BF" w:rsidR="005E7F6D" w:rsidRPr="00434422" w:rsidRDefault="005E7F6D" w:rsidP="003A6C13">
            <w:r w:rsidRPr="00434422">
              <w:t>2.03</w:t>
            </w:r>
            <w:r w:rsidR="00676374" w:rsidRPr="00434422">
              <w:t>(4)</w:t>
            </w:r>
          </w:p>
        </w:tc>
      </w:tr>
      <w:tr w:rsidR="005E7F6D" w:rsidRPr="00434422" w14:paraId="6ED282BF" w14:textId="77777777" w:rsidTr="00965DA5">
        <w:trPr>
          <w:jc w:val="center"/>
        </w:trPr>
        <w:tc>
          <w:tcPr>
            <w:tcW w:w="0" w:type="auto"/>
          </w:tcPr>
          <w:p w14:paraId="710592AD" w14:textId="1613B537" w:rsidR="005E7F6D" w:rsidRPr="00434422" w:rsidRDefault="005E7F6D" w:rsidP="005C4AD3">
            <w:r w:rsidRPr="00434422">
              <w:t>Howe</w:t>
            </w:r>
            <w:r w:rsidR="00707451"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7c77037c-8a77-4438-814d-e5cb7ee9dc24","http://www.mendeley.com/documents/?uuid=1c5b2c1e-1008-4bbd-b544-f67e33252653"]}],"mendeley":{"formattedCitation":"[22]","plainTextFormattedCitation":"[22]","previouslyFormattedCitation":"[22]"},"properties":{"noteIndex":0},"schema":"https://github.com/citation-style-language/schema/raw/master/csl-citation.json"}</w:instrText>
            </w:r>
            <w:r w:rsidR="00707451" w:rsidRPr="00434422">
              <w:fldChar w:fldCharType="separate"/>
            </w:r>
            <w:r w:rsidR="00175224" w:rsidRPr="00434422">
              <w:rPr>
                <w:noProof/>
              </w:rPr>
              <w:t>[22]</w:t>
            </w:r>
            <w:r w:rsidR="00707451" w:rsidRPr="00434422">
              <w:fldChar w:fldCharType="end"/>
            </w:r>
          </w:p>
        </w:tc>
        <w:tc>
          <w:tcPr>
            <w:tcW w:w="0" w:type="auto"/>
          </w:tcPr>
          <w:p w14:paraId="7DD8E643" w14:textId="2F1A1320" w:rsidR="005E7F6D" w:rsidRPr="00434422" w:rsidRDefault="005E7F6D" w:rsidP="003A6C13">
            <w:r w:rsidRPr="00434422">
              <w:t>91.34</w:t>
            </w:r>
            <w:r w:rsidR="0046668E" w:rsidRPr="00434422">
              <w:t>(10)</w:t>
            </w:r>
          </w:p>
        </w:tc>
        <w:tc>
          <w:tcPr>
            <w:tcW w:w="0" w:type="auto"/>
          </w:tcPr>
          <w:p w14:paraId="05069C71" w14:textId="6C364F8E" w:rsidR="005E7F6D" w:rsidRPr="00434422" w:rsidRDefault="005E7F6D" w:rsidP="003A6C13">
            <w:r w:rsidRPr="00434422">
              <w:t>91.79</w:t>
            </w:r>
            <w:r w:rsidR="00421489" w:rsidRPr="00434422">
              <w:t>(11)</w:t>
            </w:r>
          </w:p>
        </w:tc>
        <w:tc>
          <w:tcPr>
            <w:tcW w:w="0" w:type="auto"/>
          </w:tcPr>
          <w:p w14:paraId="69AC5784" w14:textId="245D2F4F" w:rsidR="005E7F6D" w:rsidRPr="00434422" w:rsidRDefault="005E7F6D" w:rsidP="003A6C13">
            <w:r w:rsidRPr="00434422">
              <w:t>21.29</w:t>
            </w:r>
            <w:r w:rsidR="003558CB" w:rsidRPr="00434422">
              <w:t xml:space="preserve"> (5)</w:t>
            </w:r>
          </w:p>
        </w:tc>
        <w:tc>
          <w:tcPr>
            <w:tcW w:w="0" w:type="auto"/>
          </w:tcPr>
          <w:p w14:paraId="13A65333" w14:textId="12ED617B" w:rsidR="005E7F6D" w:rsidRPr="00434422" w:rsidRDefault="005E7F6D" w:rsidP="003A6C13">
            <w:r w:rsidRPr="00434422">
              <w:t>3.18</w:t>
            </w:r>
            <w:r w:rsidR="00546C9F" w:rsidRPr="00434422">
              <w:t>(10)</w:t>
            </w:r>
          </w:p>
        </w:tc>
      </w:tr>
      <w:tr w:rsidR="005E7F6D" w:rsidRPr="00434422" w14:paraId="5724C711" w14:textId="77777777" w:rsidTr="00965DA5">
        <w:trPr>
          <w:jc w:val="center"/>
        </w:trPr>
        <w:tc>
          <w:tcPr>
            <w:tcW w:w="0" w:type="auto"/>
          </w:tcPr>
          <w:p w14:paraId="1CEED492" w14:textId="17F73E5B" w:rsidR="005E7F6D" w:rsidRPr="00434422" w:rsidRDefault="005E7F6D" w:rsidP="003A6C13">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115DB032" w14:textId="5BBE619F" w:rsidR="005E7F6D" w:rsidRPr="00434422" w:rsidRDefault="005E7F6D" w:rsidP="003A6C13">
            <w:r w:rsidRPr="00434422">
              <w:t>93.63</w:t>
            </w:r>
            <w:r w:rsidR="0046668E" w:rsidRPr="00434422">
              <w:t xml:space="preserve"> (4)</w:t>
            </w:r>
          </w:p>
        </w:tc>
        <w:tc>
          <w:tcPr>
            <w:tcW w:w="0" w:type="auto"/>
          </w:tcPr>
          <w:p w14:paraId="523D28C2" w14:textId="26C57712" w:rsidR="005E7F6D" w:rsidRPr="00434422" w:rsidRDefault="005E7F6D" w:rsidP="003A6C13">
            <w:r w:rsidRPr="00434422">
              <w:t>95.18</w:t>
            </w:r>
            <w:r w:rsidR="00714C1A" w:rsidRPr="00434422">
              <w:t xml:space="preserve"> (6)</w:t>
            </w:r>
          </w:p>
        </w:tc>
        <w:tc>
          <w:tcPr>
            <w:tcW w:w="0" w:type="auto"/>
          </w:tcPr>
          <w:p w14:paraId="0F5175F8" w14:textId="5E15AF55" w:rsidR="005E7F6D" w:rsidRPr="00434422" w:rsidRDefault="005E7F6D" w:rsidP="003A6C13">
            <w:r w:rsidRPr="00434422">
              <w:t>20.78</w:t>
            </w:r>
            <w:r w:rsidR="000751E9" w:rsidRPr="00434422">
              <w:t xml:space="preserve"> (7)</w:t>
            </w:r>
          </w:p>
        </w:tc>
        <w:tc>
          <w:tcPr>
            <w:tcW w:w="0" w:type="auto"/>
          </w:tcPr>
          <w:p w14:paraId="43275641" w14:textId="4DAF9841" w:rsidR="005E7F6D" w:rsidRPr="00434422" w:rsidRDefault="005E7F6D" w:rsidP="003A6C13">
            <w:r w:rsidRPr="00434422">
              <w:t>2.62</w:t>
            </w:r>
            <w:r w:rsidR="00AF5915" w:rsidRPr="00434422">
              <w:t>(6)</w:t>
            </w:r>
          </w:p>
        </w:tc>
      </w:tr>
      <w:tr w:rsidR="000A366D" w:rsidRPr="00434422" w14:paraId="31141F22" w14:textId="77777777" w:rsidTr="00965DA5">
        <w:trPr>
          <w:jc w:val="center"/>
        </w:trPr>
        <w:tc>
          <w:tcPr>
            <w:tcW w:w="0" w:type="auto"/>
          </w:tcPr>
          <w:p w14:paraId="0701B77C" w14:textId="5CF81730" w:rsidR="000A366D" w:rsidRPr="00434422" w:rsidRDefault="000A366D" w:rsidP="003A6C13">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98857200-267f-4227-8140-331bde66a96c","http://www.mendeley.com/documents/?uuid=d2dfeba3-3e41-4d20-9029-66736e207b14"]}],"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67E8D5CE" w14:textId="45A93264" w:rsidR="000A366D" w:rsidRPr="00434422" w:rsidRDefault="000A366D" w:rsidP="003A6C13">
            <w:pPr>
              <w:rPr>
                <w:b/>
                <w:bCs/>
              </w:rPr>
            </w:pPr>
            <w:r w:rsidRPr="00434422">
              <w:rPr>
                <w:b/>
                <w:bCs/>
              </w:rPr>
              <w:t>95.28</w:t>
            </w:r>
            <w:r w:rsidR="0046668E" w:rsidRPr="00434422">
              <w:rPr>
                <w:b/>
                <w:bCs/>
              </w:rPr>
              <w:t xml:space="preserve"> (1)</w:t>
            </w:r>
          </w:p>
        </w:tc>
        <w:tc>
          <w:tcPr>
            <w:tcW w:w="0" w:type="auto"/>
          </w:tcPr>
          <w:p w14:paraId="6A5F1DCB" w14:textId="678AFF2C" w:rsidR="000A366D" w:rsidRPr="00434422" w:rsidRDefault="000A366D" w:rsidP="003A6C13">
            <w:r w:rsidRPr="00434422">
              <w:t>96.47</w:t>
            </w:r>
            <w:r w:rsidR="00714C1A" w:rsidRPr="00434422">
              <w:t xml:space="preserve"> (3)</w:t>
            </w:r>
          </w:p>
        </w:tc>
        <w:tc>
          <w:tcPr>
            <w:tcW w:w="0" w:type="auto"/>
          </w:tcPr>
          <w:p w14:paraId="5E06EC68" w14:textId="0950D28D" w:rsidR="000A366D" w:rsidRPr="00434422" w:rsidRDefault="000A366D" w:rsidP="003A6C13">
            <w:r w:rsidRPr="00434422">
              <w:t>22.23</w:t>
            </w:r>
            <w:r w:rsidR="003558CB" w:rsidRPr="00434422">
              <w:t xml:space="preserve"> (2)</w:t>
            </w:r>
          </w:p>
        </w:tc>
        <w:tc>
          <w:tcPr>
            <w:tcW w:w="0" w:type="auto"/>
          </w:tcPr>
          <w:p w14:paraId="4AA82EB1" w14:textId="5D1F8EB8" w:rsidR="000A366D" w:rsidRPr="00434422" w:rsidRDefault="000A366D" w:rsidP="003A6C13">
            <w:pPr>
              <w:rPr>
                <w:b/>
                <w:bCs/>
              </w:rPr>
            </w:pPr>
            <w:r w:rsidRPr="00434422">
              <w:rPr>
                <w:b/>
                <w:bCs/>
              </w:rPr>
              <w:t>1.39</w:t>
            </w:r>
            <w:r w:rsidR="00CE6905" w:rsidRPr="00434422">
              <w:rPr>
                <w:b/>
                <w:bCs/>
              </w:rPr>
              <w:t xml:space="preserve"> (1)</w:t>
            </w:r>
          </w:p>
        </w:tc>
      </w:tr>
      <w:tr w:rsidR="005E7F6D" w:rsidRPr="00434422" w14:paraId="218E02EC" w14:textId="77777777" w:rsidTr="00965DA5">
        <w:trPr>
          <w:jc w:val="center"/>
        </w:trPr>
        <w:tc>
          <w:tcPr>
            <w:tcW w:w="0" w:type="auto"/>
          </w:tcPr>
          <w:p w14:paraId="38F5ADA5" w14:textId="77777777" w:rsidR="005E7F6D" w:rsidRPr="00434422" w:rsidRDefault="005E7F6D" w:rsidP="003A6C13">
            <w:r w:rsidRPr="00434422">
              <w:rPr>
                <w:i/>
                <w:iCs/>
              </w:rPr>
              <w:t>DD-GAN</w:t>
            </w:r>
          </w:p>
        </w:tc>
        <w:tc>
          <w:tcPr>
            <w:tcW w:w="0" w:type="auto"/>
          </w:tcPr>
          <w:p w14:paraId="44135DF2" w14:textId="496101AA" w:rsidR="005E7F6D" w:rsidRPr="00434422" w:rsidRDefault="00EA64A6" w:rsidP="003A6C13">
            <w:r w:rsidRPr="00434422">
              <w:rPr>
                <w:i/>
                <w:iCs/>
              </w:rPr>
              <w:t>95.10</w:t>
            </w:r>
            <w:r w:rsidR="005E7F6D" w:rsidRPr="00434422">
              <w:rPr>
                <w:i/>
                <w:iCs/>
              </w:rPr>
              <w:t xml:space="preserve"> (</w:t>
            </w:r>
            <w:r w:rsidR="00B9478F" w:rsidRPr="00434422">
              <w:rPr>
                <w:i/>
                <w:iCs/>
              </w:rPr>
              <w:t>2</w:t>
            </w:r>
            <w:r w:rsidR="005E7F6D" w:rsidRPr="00434422">
              <w:rPr>
                <w:i/>
                <w:iCs/>
              </w:rPr>
              <w:t>)</w:t>
            </w:r>
          </w:p>
        </w:tc>
        <w:tc>
          <w:tcPr>
            <w:tcW w:w="0" w:type="auto"/>
          </w:tcPr>
          <w:p w14:paraId="3607DFEF" w14:textId="74BF6893" w:rsidR="005E7F6D" w:rsidRPr="00434422" w:rsidRDefault="005E7F6D" w:rsidP="003A6C13">
            <w:r w:rsidRPr="00434422">
              <w:rPr>
                <w:i/>
                <w:iCs/>
              </w:rPr>
              <w:t>96.</w:t>
            </w:r>
            <w:r w:rsidR="00EA64A6" w:rsidRPr="00434422">
              <w:rPr>
                <w:i/>
                <w:iCs/>
              </w:rPr>
              <w:t>52</w:t>
            </w:r>
            <w:r w:rsidRPr="00434422">
              <w:rPr>
                <w:i/>
                <w:iCs/>
              </w:rPr>
              <w:t xml:space="preserve"> (2)</w:t>
            </w:r>
          </w:p>
        </w:tc>
        <w:tc>
          <w:tcPr>
            <w:tcW w:w="0" w:type="auto"/>
          </w:tcPr>
          <w:p w14:paraId="6726B78D" w14:textId="7F8643A5" w:rsidR="005E7F6D" w:rsidRPr="00434422" w:rsidRDefault="005E7F6D" w:rsidP="003A6C13">
            <w:r w:rsidRPr="00434422">
              <w:rPr>
                <w:b/>
                <w:bCs/>
                <w:i/>
                <w:iCs/>
              </w:rPr>
              <w:t>22.</w:t>
            </w:r>
            <w:r w:rsidR="00EA64A6" w:rsidRPr="00434422">
              <w:rPr>
                <w:b/>
                <w:bCs/>
                <w:i/>
                <w:iCs/>
              </w:rPr>
              <w:t>43</w:t>
            </w:r>
            <w:r w:rsidRPr="00434422">
              <w:rPr>
                <w:b/>
                <w:bCs/>
                <w:i/>
                <w:iCs/>
              </w:rPr>
              <w:t xml:space="preserve"> (1)</w:t>
            </w:r>
          </w:p>
        </w:tc>
        <w:tc>
          <w:tcPr>
            <w:tcW w:w="0" w:type="auto"/>
          </w:tcPr>
          <w:p w14:paraId="535C935C" w14:textId="24B6A12D" w:rsidR="005E7F6D" w:rsidRPr="00434422" w:rsidRDefault="005E7F6D" w:rsidP="003A6C13">
            <w:r w:rsidRPr="00434422">
              <w:rPr>
                <w:i/>
                <w:iCs/>
              </w:rPr>
              <w:t>1.</w:t>
            </w:r>
            <w:r w:rsidR="009976D2" w:rsidRPr="00434422">
              <w:rPr>
                <w:i/>
                <w:iCs/>
              </w:rPr>
              <w:t>75</w:t>
            </w:r>
            <w:r w:rsidRPr="00434422">
              <w:rPr>
                <w:i/>
                <w:iCs/>
              </w:rPr>
              <w:t xml:space="preserve"> (2)</w:t>
            </w:r>
          </w:p>
        </w:tc>
      </w:tr>
    </w:tbl>
    <w:p w14:paraId="4BF68932" w14:textId="619F2138" w:rsidR="005E7F6D" w:rsidRPr="00434422" w:rsidRDefault="005E7F6D" w:rsidP="005E7F6D"/>
    <w:p w14:paraId="5BC2CF6C" w14:textId="77777777" w:rsidR="005E7F6D" w:rsidRPr="00434422" w:rsidRDefault="005E7F6D" w:rsidP="005E7F6D">
      <w:pPr>
        <w:jc w:val="center"/>
        <w:rPr>
          <w:sz w:val="16"/>
          <w:szCs w:val="16"/>
        </w:rPr>
      </w:pPr>
      <w:r w:rsidRPr="00434422">
        <w:rPr>
          <w:rStyle w:val="Heading1Char"/>
          <w:sz w:val="16"/>
          <w:szCs w:val="16"/>
        </w:rPr>
        <w:t>TABLE II</w:t>
      </w:r>
      <w:r w:rsidRPr="00434422">
        <w:rPr>
          <w:sz w:val="16"/>
          <w:szCs w:val="16"/>
        </w:rPr>
        <w:t xml:space="preserve"> </w:t>
      </w:r>
    </w:p>
    <w:p w14:paraId="30CA4B98" w14:textId="6DA48092" w:rsidR="005E7F6D" w:rsidRPr="00434422" w:rsidRDefault="004A1B05" w:rsidP="005E7F6D">
      <w:pPr>
        <w:jc w:val="center"/>
        <w:rPr>
          <w:sz w:val="16"/>
          <w:szCs w:val="16"/>
        </w:rPr>
      </w:pPr>
      <w:r w:rsidRPr="00434422">
        <w:rPr>
          <w:sz w:val="16"/>
          <w:szCs w:val="16"/>
        </w:rPr>
        <w:t xml:space="preserve">RESULTS </w:t>
      </w:r>
      <w:r w:rsidR="005E7F6D" w:rsidRPr="00434422">
        <w:rPr>
          <w:sz w:val="16"/>
          <w:szCs w:val="16"/>
        </w:rPr>
        <w:t>ON H-DIBCO 2014 DATASET</w:t>
      </w:r>
    </w:p>
    <w:tbl>
      <w:tblPr>
        <w:tblStyle w:val="TableGrid"/>
        <w:tblW w:w="0" w:type="auto"/>
        <w:jc w:val="center"/>
        <w:tblLook w:val="04A0" w:firstRow="1" w:lastRow="0" w:firstColumn="1" w:lastColumn="0" w:noHBand="0" w:noVBand="1"/>
      </w:tblPr>
      <w:tblGrid>
        <w:gridCol w:w="1667"/>
        <w:gridCol w:w="1000"/>
        <w:gridCol w:w="1000"/>
        <w:gridCol w:w="1000"/>
        <w:gridCol w:w="900"/>
      </w:tblGrid>
      <w:tr w:rsidR="005E7F6D" w:rsidRPr="00434422" w14:paraId="3BC2DF74" w14:textId="77777777" w:rsidTr="00965DA5">
        <w:trPr>
          <w:jc w:val="center"/>
        </w:trPr>
        <w:tc>
          <w:tcPr>
            <w:tcW w:w="0" w:type="auto"/>
          </w:tcPr>
          <w:p w14:paraId="4BFA130A" w14:textId="77777777" w:rsidR="005E7F6D" w:rsidRPr="00434422" w:rsidRDefault="005E7F6D" w:rsidP="003A6C13">
            <w:r w:rsidRPr="00434422">
              <w:rPr>
                <w:b/>
                <w:bCs/>
              </w:rPr>
              <w:t>Method</w:t>
            </w:r>
          </w:p>
        </w:tc>
        <w:tc>
          <w:tcPr>
            <w:tcW w:w="0" w:type="auto"/>
          </w:tcPr>
          <w:p w14:paraId="53B9323C" w14:textId="77777777" w:rsidR="005E7F6D" w:rsidRPr="00434422" w:rsidRDefault="005E7F6D" w:rsidP="003A6C13">
            <w:r w:rsidRPr="00434422">
              <w:rPr>
                <w:b/>
                <w:bCs/>
              </w:rPr>
              <w:t>FM</w:t>
            </w:r>
          </w:p>
        </w:tc>
        <w:tc>
          <w:tcPr>
            <w:tcW w:w="0" w:type="auto"/>
          </w:tcPr>
          <w:p w14:paraId="02C90C34" w14:textId="77777777" w:rsidR="005E7F6D" w:rsidRPr="00434422" w:rsidRDefault="005E7F6D" w:rsidP="003A6C13">
            <w:r w:rsidRPr="00434422">
              <w:rPr>
                <w:b/>
                <w:bCs/>
              </w:rPr>
              <w:t>P-FM</w:t>
            </w:r>
          </w:p>
        </w:tc>
        <w:tc>
          <w:tcPr>
            <w:tcW w:w="0" w:type="auto"/>
          </w:tcPr>
          <w:p w14:paraId="75E5E9A6" w14:textId="77777777" w:rsidR="005E7F6D" w:rsidRPr="00434422" w:rsidRDefault="005E7F6D" w:rsidP="003A6C13">
            <w:r w:rsidRPr="00434422">
              <w:rPr>
                <w:b/>
                <w:bCs/>
              </w:rPr>
              <w:t>PSNR</w:t>
            </w:r>
          </w:p>
        </w:tc>
        <w:tc>
          <w:tcPr>
            <w:tcW w:w="0" w:type="auto"/>
          </w:tcPr>
          <w:p w14:paraId="10417F72" w14:textId="77777777" w:rsidR="005E7F6D" w:rsidRPr="00434422" w:rsidRDefault="005E7F6D" w:rsidP="003A6C13">
            <w:r w:rsidRPr="00434422">
              <w:rPr>
                <w:b/>
                <w:bCs/>
              </w:rPr>
              <w:t>DRD</w:t>
            </w:r>
          </w:p>
        </w:tc>
      </w:tr>
      <w:tr w:rsidR="005E7F6D" w:rsidRPr="00434422" w14:paraId="4F84B7DF" w14:textId="77777777" w:rsidTr="00965DA5">
        <w:trPr>
          <w:jc w:val="center"/>
        </w:trPr>
        <w:tc>
          <w:tcPr>
            <w:tcW w:w="0" w:type="auto"/>
          </w:tcPr>
          <w:p w14:paraId="3E0330F8" w14:textId="77777777" w:rsidR="005E7F6D" w:rsidRPr="00434422" w:rsidRDefault="005E7F6D" w:rsidP="003A6C13">
            <w:r w:rsidRPr="00434422">
              <w:t>Comp #1</w:t>
            </w:r>
          </w:p>
        </w:tc>
        <w:tc>
          <w:tcPr>
            <w:tcW w:w="0" w:type="auto"/>
          </w:tcPr>
          <w:p w14:paraId="1B7A6D0B" w14:textId="6038C972" w:rsidR="005E7F6D" w:rsidRPr="00434422" w:rsidRDefault="005E7F6D" w:rsidP="003A6C13">
            <w:r w:rsidRPr="00434422">
              <w:rPr>
                <w:b/>
                <w:bCs/>
              </w:rPr>
              <w:t>96.88</w:t>
            </w:r>
            <w:r w:rsidR="00224871" w:rsidRPr="00434422">
              <w:rPr>
                <w:b/>
                <w:bCs/>
              </w:rPr>
              <w:t>(1)</w:t>
            </w:r>
          </w:p>
        </w:tc>
        <w:tc>
          <w:tcPr>
            <w:tcW w:w="0" w:type="auto"/>
          </w:tcPr>
          <w:p w14:paraId="42B5F565" w14:textId="5A6E59E7" w:rsidR="005E7F6D" w:rsidRPr="00434422" w:rsidRDefault="005E7F6D" w:rsidP="003A6C13">
            <w:r w:rsidRPr="00434422">
              <w:t>97.65</w:t>
            </w:r>
            <w:r w:rsidR="005D0FCE" w:rsidRPr="00434422">
              <w:t>(2)</w:t>
            </w:r>
          </w:p>
        </w:tc>
        <w:tc>
          <w:tcPr>
            <w:tcW w:w="0" w:type="auto"/>
          </w:tcPr>
          <w:p w14:paraId="5993F895" w14:textId="418AD1EE" w:rsidR="005E7F6D" w:rsidRPr="00434422" w:rsidRDefault="005E7F6D" w:rsidP="003A6C13">
            <w:r w:rsidRPr="00434422">
              <w:t>22.66</w:t>
            </w:r>
            <w:r w:rsidR="00847319" w:rsidRPr="00434422">
              <w:t>(2)</w:t>
            </w:r>
          </w:p>
        </w:tc>
        <w:tc>
          <w:tcPr>
            <w:tcW w:w="0" w:type="auto"/>
          </w:tcPr>
          <w:p w14:paraId="1CB4649E" w14:textId="15AE811B" w:rsidR="005E7F6D" w:rsidRPr="00434422" w:rsidRDefault="005E7F6D" w:rsidP="003A6C13">
            <w:r w:rsidRPr="00434422">
              <w:t>0.90</w:t>
            </w:r>
            <w:r w:rsidR="00A966B2" w:rsidRPr="00434422">
              <w:t>(2)</w:t>
            </w:r>
          </w:p>
        </w:tc>
      </w:tr>
      <w:tr w:rsidR="005E7F6D" w:rsidRPr="00434422" w14:paraId="765CB84C" w14:textId="77777777" w:rsidTr="00965DA5">
        <w:trPr>
          <w:jc w:val="center"/>
        </w:trPr>
        <w:tc>
          <w:tcPr>
            <w:tcW w:w="0" w:type="auto"/>
          </w:tcPr>
          <w:p w14:paraId="318EC1E0" w14:textId="77777777" w:rsidR="005E7F6D" w:rsidRPr="00434422" w:rsidRDefault="005E7F6D" w:rsidP="003A6C13">
            <w:r w:rsidRPr="00434422">
              <w:t>Comp #2</w:t>
            </w:r>
          </w:p>
        </w:tc>
        <w:tc>
          <w:tcPr>
            <w:tcW w:w="0" w:type="auto"/>
          </w:tcPr>
          <w:p w14:paraId="4CB07C60" w14:textId="5707EF33" w:rsidR="005E7F6D" w:rsidRPr="00434422" w:rsidRDefault="005E7F6D" w:rsidP="003A6C13">
            <w:r w:rsidRPr="00434422">
              <w:t>96.63</w:t>
            </w:r>
            <w:r w:rsidR="00167017" w:rsidRPr="00434422">
              <w:t>(3)</w:t>
            </w:r>
          </w:p>
        </w:tc>
        <w:tc>
          <w:tcPr>
            <w:tcW w:w="0" w:type="auto"/>
          </w:tcPr>
          <w:p w14:paraId="29A04C16" w14:textId="548A22CC" w:rsidR="005E7F6D" w:rsidRPr="00434422" w:rsidRDefault="005E7F6D" w:rsidP="003A6C13">
            <w:r w:rsidRPr="00434422">
              <w:t>97.46</w:t>
            </w:r>
            <w:r w:rsidR="004622C8" w:rsidRPr="00434422">
              <w:t>(5)</w:t>
            </w:r>
          </w:p>
        </w:tc>
        <w:tc>
          <w:tcPr>
            <w:tcW w:w="0" w:type="auto"/>
          </w:tcPr>
          <w:p w14:paraId="0593C056" w14:textId="1A270EA2" w:rsidR="005E7F6D" w:rsidRPr="00434422" w:rsidRDefault="005E7F6D" w:rsidP="003A6C13">
            <w:r w:rsidRPr="00434422">
              <w:t>22.40</w:t>
            </w:r>
            <w:r w:rsidR="003B6BE8" w:rsidRPr="00434422">
              <w:t>(4)</w:t>
            </w:r>
          </w:p>
        </w:tc>
        <w:tc>
          <w:tcPr>
            <w:tcW w:w="0" w:type="auto"/>
          </w:tcPr>
          <w:p w14:paraId="10465CA4" w14:textId="7EA0C652" w:rsidR="005E7F6D" w:rsidRPr="00434422" w:rsidRDefault="005E7F6D" w:rsidP="003A6C13">
            <w:r w:rsidRPr="00434422">
              <w:t>1.00</w:t>
            </w:r>
            <w:r w:rsidR="00912E18" w:rsidRPr="00434422">
              <w:t>(4)</w:t>
            </w:r>
          </w:p>
        </w:tc>
      </w:tr>
      <w:tr w:rsidR="005E7F6D" w:rsidRPr="00434422" w14:paraId="624E6F6C" w14:textId="77777777" w:rsidTr="00965DA5">
        <w:trPr>
          <w:jc w:val="center"/>
        </w:trPr>
        <w:tc>
          <w:tcPr>
            <w:tcW w:w="0" w:type="auto"/>
          </w:tcPr>
          <w:p w14:paraId="5E1728B4" w14:textId="77777777" w:rsidR="005E7F6D" w:rsidRPr="00434422" w:rsidRDefault="005E7F6D" w:rsidP="003A6C13">
            <w:r w:rsidRPr="00434422">
              <w:t>Comp #3</w:t>
            </w:r>
          </w:p>
        </w:tc>
        <w:tc>
          <w:tcPr>
            <w:tcW w:w="0" w:type="auto"/>
          </w:tcPr>
          <w:p w14:paraId="39816D37" w14:textId="09BF9380" w:rsidR="005E7F6D" w:rsidRPr="00434422" w:rsidRDefault="005E7F6D" w:rsidP="003A6C13">
            <w:r w:rsidRPr="00434422">
              <w:t>93.35</w:t>
            </w:r>
            <w:r w:rsidR="00407C41" w:rsidRPr="00434422">
              <w:t>(1</w:t>
            </w:r>
            <w:r w:rsidR="0038610D" w:rsidRPr="00434422">
              <w:t>0</w:t>
            </w:r>
            <w:r w:rsidR="00407C41" w:rsidRPr="00434422">
              <w:t>)</w:t>
            </w:r>
          </w:p>
        </w:tc>
        <w:tc>
          <w:tcPr>
            <w:tcW w:w="0" w:type="auto"/>
          </w:tcPr>
          <w:p w14:paraId="35479911" w14:textId="1033F128" w:rsidR="005E7F6D" w:rsidRPr="00434422" w:rsidRDefault="005E7F6D" w:rsidP="003A6C13">
            <w:r w:rsidRPr="00434422">
              <w:t>96.05</w:t>
            </w:r>
            <w:r w:rsidR="0003324C" w:rsidRPr="00434422">
              <w:t>(10)</w:t>
            </w:r>
          </w:p>
        </w:tc>
        <w:tc>
          <w:tcPr>
            <w:tcW w:w="0" w:type="auto"/>
          </w:tcPr>
          <w:p w14:paraId="16C802F6" w14:textId="660DE394" w:rsidR="005E7F6D" w:rsidRPr="00434422" w:rsidRDefault="005E7F6D" w:rsidP="003A6C13">
            <w:r w:rsidRPr="00434422">
              <w:t>19.45</w:t>
            </w:r>
            <w:r w:rsidR="009A0BB6" w:rsidRPr="00434422">
              <w:t>(11)</w:t>
            </w:r>
          </w:p>
        </w:tc>
        <w:tc>
          <w:tcPr>
            <w:tcW w:w="0" w:type="auto"/>
          </w:tcPr>
          <w:p w14:paraId="12264C6B" w14:textId="551852C4" w:rsidR="005E7F6D" w:rsidRPr="00434422" w:rsidRDefault="005E7F6D" w:rsidP="003A6C13">
            <w:r w:rsidRPr="00434422">
              <w:t>2.19</w:t>
            </w:r>
            <w:r w:rsidR="00843FBE" w:rsidRPr="00434422">
              <w:t>(10)</w:t>
            </w:r>
          </w:p>
        </w:tc>
      </w:tr>
      <w:tr w:rsidR="005E7F6D" w:rsidRPr="00434422" w14:paraId="57C278C9" w14:textId="77777777" w:rsidTr="00965DA5">
        <w:trPr>
          <w:jc w:val="center"/>
        </w:trPr>
        <w:tc>
          <w:tcPr>
            <w:tcW w:w="0" w:type="auto"/>
          </w:tcPr>
          <w:p w14:paraId="7615782B" w14:textId="144762CA" w:rsidR="005E7F6D" w:rsidRPr="00434422" w:rsidRDefault="005E7F6D" w:rsidP="003A6C13">
            <w:proofErr w:type="spellStart"/>
            <w:r w:rsidRPr="00434422">
              <w:lastRenderedPageBreak/>
              <w:t>GiB</w:t>
            </w:r>
            <w:proofErr w:type="spellEnd"/>
            <w:r w:rsidR="004A1B05" w:rsidRPr="00434422">
              <w:t xml:space="preserve"> </w:t>
            </w:r>
            <w:r w:rsidR="000D2573"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0D2573" w:rsidRPr="00434422">
              <w:fldChar w:fldCharType="separate"/>
            </w:r>
            <w:r w:rsidR="00175224" w:rsidRPr="00434422">
              <w:rPr>
                <w:noProof/>
              </w:rPr>
              <w:t>[20]</w:t>
            </w:r>
            <w:r w:rsidR="000D2573" w:rsidRPr="00434422">
              <w:fldChar w:fldCharType="end"/>
            </w:r>
          </w:p>
        </w:tc>
        <w:tc>
          <w:tcPr>
            <w:tcW w:w="0" w:type="auto"/>
          </w:tcPr>
          <w:p w14:paraId="30B00614" w14:textId="21A3EBF4" w:rsidR="005E7F6D" w:rsidRPr="00434422" w:rsidRDefault="005E7F6D" w:rsidP="003A6C13">
            <w:r w:rsidRPr="00434422">
              <w:t>94.00</w:t>
            </w:r>
            <w:r w:rsidR="00854E47" w:rsidRPr="00434422">
              <w:t>(9)</w:t>
            </w:r>
          </w:p>
        </w:tc>
        <w:tc>
          <w:tcPr>
            <w:tcW w:w="0" w:type="auto"/>
          </w:tcPr>
          <w:p w14:paraId="6BE5FBDD" w14:textId="4C5775F8" w:rsidR="005E7F6D" w:rsidRPr="00434422" w:rsidRDefault="005E7F6D" w:rsidP="003A6C13">
            <w:r w:rsidRPr="00434422">
              <w:t>96.48</w:t>
            </w:r>
            <w:r w:rsidR="0016787F" w:rsidRPr="00434422">
              <w:t>(8)</w:t>
            </w:r>
          </w:p>
        </w:tc>
        <w:tc>
          <w:tcPr>
            <w:tcW w:w="0" w:type="auto"/>
          </w:tcPr>
          <w:p w14:paraId="70FC3BE0" w14:textId="63CD38DE" w:rsidR="005E7F6D" w:rsidRPr="00434422" w:rsidRDefault="005E7F6D" w:rsidP="003A6C13">
            <w:r w:rsidRPr="00434422">
              <w:t>19.93</w:t>
            </w:r>
            <w:r w:rsidR="005A38D9" w:rsidRPr="00434422">
              <w:t>(1</w:t>
            </w:r>
            <w:r w:rsidR="00B6436D" w:rsidRPr="00434422">
              <w:t>0</w:t>
            </w:r>
            <w:r w:rsidR="005A38D9" w:rsidRPr="00434422">
              <w:t>)</w:t>
            </w:r>
          </w:p>
        </w:tc>
        <w:tc>
          <w:tcPr>
            <w:tcW w:w="0" w:type="auto"/>
          </w:tcPr>
          <w:p w14:paraId="1792047A" w14:textId="719E2BA9" w:rsidR="005E7F6D" w:rsidRPr="00434422" w:rsidRDefault="005E7F6D" w:rsidP="003A6C13">
            <w:r w:rsidRPr="00434422">
              <w:t>0.90</w:t>
            </w:r>
            <w:r w:rsidR="007A78CA" w:rsidRPr="00434422">
              <w:t>(3)</w:t>
            </w:r>
          </w:p>
        </w:tc>
      </w:tr>
      <w:tr w:rsidR="005E7F6D" w:rsidRPr="00434422" w14:paraId="0F5BC5B5" w14:textId="77777777" w:rsidTr="00965DA5">
        <w:trPr>
          <w:jc w:val="center"/>
        </w:trPr>
        <w:tc>
          <w:tcPr>
            <w:tcW w:w="0" w:type="auto"/>
          </w:tcPr>
          <w:p w14:paraId="5AA0A743" w14:textId="2BDA08FE"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603D92EC" w14:textId="7C267A94" w:rsidR="005E7F6D" w:rsidRPr="00434422" w:rsidRDefault="005E7F6D" w:rsidP="003A6C13">
            <w:r w:rsidRPr="00434422">
              <w:t>91.96</w:t>
            </w:r>
            <w:r w:rsidR="000728BF" w:rsidRPr="00434422">
              <w:t>(11)</w:t>
            </w:r>
          </w:p>
        </w:tc>
        <w:tc>
          <w:tcPr>
            <w:tcW w:w="0" w:type="auto"/>
          </w:tcPr>
          <w:p w14:paraId="353A62EB" w14:textId="74ABECC2" w:rsidR="005E7F6D" w:rsidRPr="00434422" w:rsidRDefault="005E7F6D" w:rsidP="003A6C13">
            <w:r w:rsidRPr="00434422">
              <w:t>94.78</w:t>
            </w:r>
            <w:r w:rsidR="0003324C" w:rsidRPr="00434422">
              <w:t>(11)</w:t>
            </w:r>
          </w:p>
        </w:tc>
        <w:tc>
          <w:tcPr>
            <w:tcW w:w="0" w:type="auto"/>
          </w:tcPr>
          <w:p w14:paraId="1BF19C87" w14:textId="36F5B9F1" w:rsidR="005E7F6D" w:rsidRPr="00434422" w:rsidRDefault="005E7F6D" w:rsidP="003A6C13">
            <w:r w:rsidRPr="00434422">
              <w:t>20.76</w:t>
            </w:r>
            <w:r w:rsidR="001134DE" w:rsidRPr="00434422">
              <w:t>(8)</w:t>
            </w:r>
          </w:p>
        </w:tc>
        <w:tc>
          <w:tcPr>
            <w:tcW w:w="0" w:type="auto"/>
          </w:tcPr>
          <w:p w14:paraId="1F0EA1A4" w14:textId="12431593" w:rsidR="005E7F6D" w:rsidRPr="00434422" w:rsidRDefault="005E7F6D" w:rsidP="003A6C13">
            <w:r w:rsidRPr="00434422">
              <w:t>2.72</w:t>
            </w:r>
            <w:r w:rsidR="00843FBE" w:rsidRPr="00434422">
              <w:t>(11)</w:t>
            </w:r>
          </w:p>
        </w:tc>
      </w:tr>
      <w:tr w:rsidR="005E7F6D" w:rsidRPr="00434422" w14:paraId="52231103" w14:textId="77777777" w:rsidTr="00965DA5">
        <w:trPr>
          <w:jc w:val="center"/>
        </w:trPr>
        <w:tc>
          <w:tcPr>
            <w:tcW w:w="0" w:type="auto"/>
          </w:tcPr>
          <w:p w14:paraId="4EBC5BE9" w14:textId="0C9B41FE"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2B1EEB76" w14:textId="7186ECD6" w:rsidR="005E7F6D" w:rsidRPr="00434422" w:rsidRDefault="005E7F6D" w:rsidP="003A6C13">
            <w:r w:rsidRPr="00434422">
              <w:t>96.66</w:t>
            </w:r>
            <w:r w:rsidR="000D3A67" w:rsidRPr="00434422">
              <w:t>(2)</w:t>
            </w:r>
          </w:p>
        </w:tc>
        <w:tc>
          <w:tcPr>
            <w:tcW w:w="0" w:type="auto"/>
          </w:tcPr>
          <w:p w14:paraId="5C3BE455" w14:textId="56FE0CDC" w:rsidR="005E7F6D" w:rsidRPr="00434422" w:rsidRDefault="005E7F6D" w:rsidP="003A6C13">
            <w:r w:rsidRPr="00434422">
              <w:t>97.59</w:t>
            </w:r>
            <w:r w:rsidR="00396894" w:rsidRPr="00434422">
              <w:t>(3)</w:t>
            </w:r>
          </w:p>
        </w:tc>
        <w:tc>
          <w:tcPr>
            <w:tcW w:w="0" w:type="auto"/>
          </w:tcPr>
          <w:p w14:paraId="00B38240" w14:textId="0E8E1808" w:rsidR="005E7F6D" w:rsidRPr="00434422" w:rsidRDefault="005E7F6D" w:rsidP="003A6C13">
            <w:r w:rsidRPr="00434422">
              <w:rPr>
                <w:b/>
                <w:bCs/>
              </w:rPr>
              <w:t>23.23</w:t>
            </w:r>
            <w:r w:rsidR="00557C43" w:rsidRPr="00434422">
              <w:rPr>
                <w:b/>
                <w:bCs/>
              </w:rPr>
              <w:t>(1)</w:t>
            </w:r>
          </w:p>
        </w:tc>
        <w:tc>
          <w:tcPr>
            <w:tcW w:w="0" w:type="auto"/>
          </w:tcPr>
          <w:p w14:paraId="01987DE9" w14:textId="37331E36" w:rsidR="005E7F6D" w:rsidRPr="00434422" w:rsidRDefault="005E7F6D" w:rsidP="003A6C13">
            <w:r w:rsidRPr="00434422">
              <w:rPr>
                <w:b/>
                <w:bCs/>
              </w:rPr>
              <w:t>0.79</w:t>
            </w:r>
            <w:r w:rsidR="00DD29A1" w:rsidRPr="00434422">
              <w:rPr>
                <w:b/>
                <w:bCs/>
              </w:rPr>
              <w:t>(1)</w:t>
            </w:r>
          </w:p>
        </w:tc>
      </w:tr>
      <w:tr w:rsidR="005E7F6D" w:rsidRPr="00434422" w14:paraId="6CDE8BF6" w14:textId="77777777" w:rsidTr="00965DA5">
        <w:trPr>
          <w:jc w:val="center"/>
        </w:trPr>
        <w:tc>
          <w:tcPr>
            <w:tcW w:w="0" w:type="auto"/>
          </w:tcPr>
          <w:p w14:paraId="26507C5D" w14:textId="49F6A3A7"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78BFC5F6" w14:textId="746142BD" w:rsidR="005E7F6D" w:rsidRPr="00434422" w:rsidRDefault="005E7F6D" w:rsidP="003A6C13">
            <w:r w:rsidRPr="00434422">
              <w:t>94.98</w:t>
            </w:r>
            <w:r w:rsidR="008160D1" w:rsidRPr="00434422">
              <w:t>(8)</w:t>
            </w:r>
          </w:p>
        </w:tc>
        <w:tc>
          <w:tcPr>
            <w:tcW w:w="0" w:type="auto"/>
          </w:tcPr>
          <w:p w14:paraId="701A67D3" w14:textId="29C190BD" w:rsidR="005E7F6D" w:rsidRPr="00434422" w:rsidRDefault="005E7F6D" w:rsidP="003A6C13">
            <w:r w:rsidRPr="00434422">
              <w:t>97.18</w:t>
            </w:r>
            <w:r w:rsidR="00AA37B7" w:rsidRPr="00434422">
              <w:t>(7)</w:t>
            </w:r>
          </w:p>
        </w:tc>
        <w:tc>
          <w:tcPr>
            <w:tcW w:w="0" w:type="auto"/>
          </w:tcPr>
          <w:p w14:paraId="400DF46D" w14:textId="77F3E26A" w:rsidR="005E7F6D" w:rsidRPr="00434422" w:rsidRDefault="005E7F6D" w:rsidP="003A6C13">
            <w:r w:rsidRPr="00434422">
              <w:t>20.56</w:t>
            </w:r>
            <w:r w:rsidR="00396886" w:rsidRPr="00434422">
              <w:t>(9)</w:t>
            </w:r>
          </w:p>
        </w:tc>
        <w:tc>
          <w:tcPr>
            <w:tcW w:w="0" w:type="auto"/>
          </w:tcPr>
          <w:p w14:paraId="7266CD4A" w14:textId="6B4B66C8" w:rsidR="005E7F6D" w:rsidRPr="00434422" w:rsidRDefault="005E7F6D" w:rsidP="003A6C13">
            <w:r w:rsidRPr="00434422">
              <w:t>1.50</w:t>
            </w:r>
            <w:r w:rsidR="009A1F63" w:rsidRPr="00434422">
              <w:t>(8)</w:t>
            </w:r>
          </w:p>
        </w:tc>
      </w:tr>
      <w:tr w:rsidR="005E7F6D" w:rsidRPr="00434422" w14:paraId="1B3D6924" w14:textId="77777777" w:rsidTr="00965DA5">
        <w:trPr>
          <w:jc w:val="center"/>
        </w:trPr>
        <w:tc>
          <w:tcPr>
            <w:tcW w:w="0" w:type="auto"/>
          </w:tcPr>
          <w:p w14:paraId="30AC54C7" w14:textId="58F7F88B" w:rsidR="005E7F6D" w:rsidRPr="00434422" w:rsidRDefault="00546082" w:rsidP="003A6C13">
            <w:r w:rsidRPr="00434422">
              <w:t>Howe</w:t>
            </w:r>
            <w:r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1c5b2c1e-1008-4bbd-b544-f67e33252653","http://www.mendeley.com/documents/?uuid=7c77037c-8a77-4438-814d-e5cb7ee9dc24"]}],"mendeley":{"formattedCitation":"[22]","plainTextFormattedCitation":"[22]","previouslyFormattedCitation":"[22]"},"properties":{"noteIndex":0},"schema":"https://github.com/citation-style-language/schema/raw/master/csl-citation.json"}</w:instrText>
            </w:r>
            <w:r w:rsidRPr="00434422">
              <w:fldChar w:fldCharType="separate"/>
            </w:r>
            <w:r w:rsidR="00175224" w:rsidRPr="00434422">
              <w:rPr>
                <w:noProof/>
              </w:rPr>
              <w:t>[22]</w:t>
            </w:r>
            <w:r w:rsidRPr="00434422">
              <w:fldChar w:fldCharType="end"/>
            </w:r>
          </w:p>
        </w:tc>
        <w:tc>
          <w:tcPr>
            <w:tcW w:w="0" w:type="auto"/>
          </w:tcPr>
          <w:p w14:paraId="5E3D2C3C" w14:textId="058F9EED" w:rsidR="005E7F6D" w:rsidRPr="00434422" w:rsidRDefault="005E7F6D" w:rsidP="003A6C13">
            <w:r w:rsidRPr="00434422">
              <w:t>96.49</w:t>
            </w:r>
            <w:r w:rsidR="00167017" w:rsidRPr="00434422">
              <w:t>(4)</w:t>
            </w:r>
          </w:p>
        </w:tc>
        <w:tc>
          <w:tcPr>
            <w:tcW w:w="0" w:type="auto"/>
          </w:tcPr>
          <w:p w14:paraId="6BD6E0BF" w14:textId="796EC3BB" w:rsidR="005E7F6D" w:rsidRPr="00434422" w:rsidRDefault="005E7F6D" w:rsidP="003A6C13">
            <w:r w:rsidRPr="00434422">
              <w:t>97.38</w:t>
            </w:r>
            <w:r w:rsidR="00E96E25" w:rsidRPr="00434422">
              <w:t>(6)</w:t>
            </w:r>
          </w:p>
        </w:tc>
        <w:tc>
          <w:tcPr>
            <w:tcW w:w="0" w:type="auto"/>
          </w:tcPr>
          <w:p w14:paraId="2D78EF42" w14:textId="5C068666" w:rsidR="005E7F6D" w:rsidRPr="00434422" w:rsidRDefault="005E7F6D" w:rsidP="003A6C13">
            <w:r w:rsidRPr="00434422">
              <w:t>22.24</w:t>
            </w:r>
            <w:r w:rsidR="004F74C9" w:rsidRPr="00434422">
              <w:t>(5)</w:t>
            </w:r>
          </w:p>
        </w:tc>
        <w:tc>
          <w:tcPr>
            <w:tcW w:w="0" w:type="auto"/>
          </w:tcPr>
          <w:p w14:paraId="137F71CC" w14:textId="0F6C1BC7" w:rsidR="005E7F6D" w:rsidRPr="00434422" w:rsidRDefault="005E7F6D" w:rsidP="003A6C13">
            <w:r w:rsidRPr="00434422">
              <w:t>1.08</w:t>
            </w:r>
            <w:r w:rsidR="0086352A" w:rsidRPr="00434422">
              <w:t>(6)</w:t>
            </w:r>
          </w:p>
        </w:tc>
      </w:tr>
      <w:tr w:rsidR="005E7F6D" w:rsidRPr="00434422" w14:paraId="4F3DE763" w14:textId="77777777" w:rsidTr="00965DA5">
        <w:trPr>
          <w:jc w:val="center"/>
        </w:trPr>
        <w:tc>
          <w:tcPr>
            <w:tcW w:w="0" w:type="auto"/>
          </w:tcPr>
          <w:p w14:paraId="1DF74F3D" w14:textId="2A7E44F8" w:rsidR="005E7F6D" w:rsidRPr="00434422" w:rsidRDefault="005E7F6D" w:rsidP="003A6C13">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33A7A3BD" w14:textId="69D44B6D" w:rsidR="005E7F6D" w:rsidRPr="00434422" w:rsidRDefault="005E7F6D" w:rsidP="003A6C13">
            <w:r w:rsidRPr="00434422">
              <w:t>95.15</w:t>
            </w:r>
            <w:r w:rsidR="00066F33" w:rsidRPr="00434422">
              <w:t>(7)</w:t>
            </w:r>
          </w:p>
        </w:tc>
        <w:tc>
          <w:tcPr>
            <w:tcW w:w="0" w:type="auto"/>
          </w:tcPr>
          <w:p w14:paraId="41415590" w14:textId="3FEE7F2C" w:rsidR="005E7F6D" w:rsidRPr="00434422" w:rsidRDefault="005E7F6D" w:rsidP="003A6C13">
            <w:r w:rsidRPr="00434422">
              <w:t>96.19</w:t>
            </w:r>
            <w:r w:rsidR="00872056" w:rsidRPr="00434422">
              <w:t>(9)</w:t>
            </w:r>
          </w:p>
        </w:tc>
        <w:tc>
          <w:tcPr>
            <w:tcW w:w="0" w:type="auto"/>
          </w:tcPr>
          <w:p w14:paraId="027C4F3B" w14:textId="48B9BD1A" w:rsidR="005E7F6D" w:rsidRPr="00434422" w:rsidRDefault="005E7F6D" w:rsidP="003A6C13">
            <w:r w:rsidRPr="00434422">
              <w:t>21.55</w:t>
            </w:r>
            <w:r w:rsidR="00CF1037" w:rsidRPr="00434422">
              <w:t>(7)</w:t>
            </w:r>
          </w:p>
        </w:tc>
        <w:tc>
          <w:tcPr>
            <w:tcW w:w="0" w:type="auto"/>
          </w:tcPr>
          <w:p w14:paraId="75F83CB5" w14:textId="497102F8" w:rsidR="005E7F6D" w:rsidRPr="00434422" w:rsidRDefault="005E7F6D" w:rsidP="003A6C13">
            <w:r w:rsidRPr="00434422">
              <w:t>1.61</w:t>
            </w:r>
            <w:r w:rsidR="00EF6139" w:rsidRPr="00434422">
              <w:t>(9)</w:t>
            </w:r>
          </w:p>
        </w:tc>
      </w:tr>
      <w:tr w:rsidR="009215CB" w:rsidRPr="00434422" w14:paraId="633F562A" w14:textId="77777777" w:rsidTr="00965DA5">
        <w:trPr>
          <w:jc w:val="center"/>
        </w:trPr>
        <w:tc>
          <w:tcPr>
            <w:tcW w:w="0" w:type="auto"/>
          </w:tcPr>
          <w:p w14:paraId="6E2AABC6" w14:textId="1618C9C8" w:rsidR="009215CB" w:rsidRPr="00434422" w:rsidRDefault="009215CB" w:rsidP="003A6C13">
            <w:pPr>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760CAE95" w14:textId="3DC41B9A" w:rsidR="009215CB" w:rsidRPr="00434422" w:rsidRDefault="00162BE2" w:rsidP="003A6C13">
            <w:r w:rsidRPr="00434422">
              <w:t>96.41</w:t>
            </w:r>
            <w:r w:rsidR="00167017" w:rsidRPr="00434422">
              <w:t>(5)</w:t>
            </w:r>
          </w:p>
        </w:tc>
        <w:tc>
          <w:tcPr>
            <w:tcW w:w="0" w:type="auto"/>
          </w:tcPr>
          <w:p w14:paraId="5F927A72" w14:textId="6BC9503F" w:rsidR="009215CB" w:rsidRPr="00434422" w:rsidRDefault="00162BE2" w:rsidP="003A6C13">
            <w:r w:rsidRPr="00434422">
              <w:t>97.55</w:t>
            </w:r>
            <w:r w:rsidR="00BE6655" w:rsidRPr="00434422">
              <w:t>(4)</w:t>
            </w:r>
          </w:p>
        </w:tc>
        <w:tc>
          <w:tcPr>
            <w:tcW w:w="0" w:type="auto"/>
          </w:tcPr>
          <w:p w14:paraId="11704C0C" w14:textId="69401489" w:rsidR="009215CB" w:rsidRPr="00434422" w:rsidRDefault="00162BE2" w:rsidP="003A6C13">
            <w:r w:rsidRPr="00434422">
              <w:t>22.12</w:t>
            </w:r>
            <w:r w:rsidR="00AA47F8" w:rsidRPr="00434422">
              <w:t>(6)</w:t>
            </w:r>
          </w:p>
        </w:tc>
        <w:tc>
          <w:tcPr>
            <w:tcW w:w="0" w:type="auto"/>
          </w:tcPr>
          <w:p w14:paraId="1C2219AA" w14:textId="5BC36AE0" w:rsidR="009215CB" w:rsidRPr="00434422" w:rsidRDefault="00162BE2" w:rsidP="003A6C13">
            <w:r w:rsidRPr="00434422">
              <w:t>1.07</w:t>
            </w:r>
            <w:r w:rsidR="00ED001E" w:rsidRPr="00434422">
              <w:t>(5)</w:t>
            </w:r>
          </w:p>
        </w:tc>
      </w:tr>
      <w:tr w:rsidR="00933CBB" w:rsidRPr="00434422" w14:paraId="51F5D8EF" w14:textId="77777777" w:rsidTr="00965DA5">
        <w:trPr>
          <w:jc w:val="center"/>
        </w:trPr>
        <w:tc>
          <w:tcPr>
            <w:tcW w:w="0" w:type="auto"/>
          </w:tcPr>
          <w:p w14:paraId="14E2A6A5" w14:textId="77777777" w:rsidR="00933CBB" w:rsidRPr="00434422" w:rsidRDefault="00933CBB" w:rsidP="00933CBB">
            <w:r w:rsidRPr="00434422">
              <w:rPr>
                <w:i/>
                <w:iCs/>
              </w:rPr>
              <w:t>DD-GAN</w:t>
            </w:r>
          </w:p>
        </w:tc>
        <w:tc>
          <w:tcPr>
            <w:tcW w:w="0" w:type="auto"/>
            <w:vAlign w:val="bottom"/>
          </w:tcPr>
          <w:p w14:paraId="561FCE13" w14:textId="712CB5E0" w:rsidR="00933CBB" w:rsidRPr="00434422" w:rsidRDefault="00933CBB" w:rsidP="00933CBB">
            <w:pPr>
              <w:rPr>
                <w:i/>
                <w:iCs/>
              </w:rPr>
            </w:pPr>
            <w:r w:rsidRPr="00434422">
              <w:rPr>
                <w:i/>
                <w:iCs/>
                <w:color w:val="000000"/>
              </w:rPr>
              <w:t>96.27</w:t>
            </w:r>
            <w:r w:rsidR="00154D1F" w:rsidRPr="00434422">
              <w:rPr>
                <w:i/>
                <w:iCs/>
                <w:color w:val="000000"/>
              </w:rPr>
              <w:t>(6)</w:t>
            </w:r>
          </w:p>
        </w:tc>
        <w:tc>
          <w:tcPr>
            <w:tcW w:w="0" w:type="auto"/>
            <w:vAlign w:val="bottom"/>
          </w:tcPr>
          <w:p w14:paraId="1D318958" w14:textId="525B04EB" w:rsidR="00933CBB" w:rsidRPr="00434422" w:rsidRDefault="00933CBB" w:rsidP="00933CBB">
            <w:pPr>
              <w:rPr>
                <w:b/>
                <w:bCs/>
                <w:i/>
                <w:iCs/>
              </w:rPr>
            </w:pPr>
            <w:r w:rsidRPr="00434422">
              <w:rPr>
                <w:b/>
                <w:bCs/>
                <w:i/>
                <w:iCs/>
                <w:color w:val="000000"/>
              </w:rPr>
              <w:t>97.6</w:t>
            </w:r>
            <w:r w:rsidR="00ED0BDF" w:rsidRPr="00434422">
              <w:rPr>
                <w:b/>
                <w:bCs/>
                <w:i/>
                <w:iCs/>
                <w:color w:val="000000"/>
              </w:rPr>
              <w:t>6</w:t>
            </w:r>
            <w:r w:rsidR="00857524" w:rsidRPr="00434422">
              <w:rPr>
                <w:b/>
                <w:bCs/>
                <w:i/>
                <w:iCs/>
                <w:color w:val="000000"/>
              </w:rPr>
              <w:t>(1)</w:t>
            </w:r>
          </w:p>
        </w:tc>
        <w:tc>
          <w:tcPr>
            <w:tcW w:w="0" w:type="auto"/>
            <w:vAlign w:val="bottom"/>
          </w:tcPr>
          <w:p w14:paraId="106EB1AA" w14:textId="7289B119" w:rsidR="00933CBB" w:rsidRPr="00434422" w:rsidRDefault="00933CBB" w:rsidP="00933CBB">
            <w:pPr>
              <w:rPr>
                <w:i/>
                <w:iCs/>
              </w:rPr>
            </w:pPr>
            <w:r w:rsidRPr="00434422">
              <w:rPr>
                <w:i/>
                <w:iCs/>
                <w:color w:val="000000"/>
              </w:rPr>
              <w:t>22.60</w:t>
            </w:r>
            <w:r w:rsidR="00901D49" w:rsidRPr="00434422">
              <w:rPr>
                <w:i/>
                <w:iCs/>
                <w:color w:val="000000"/>
              </w:rPr>
              <w:t>(3)</w:t>
            </w:r>
          </w:p>
        </w:tc>
        <w:tc>
          <w:tcPr>
            <w:tcW w:w="0" w:type="auto"/>
            <w:vAlign w:val="bottom"/>
          </w:tcPr>
          <w:p w14:paraId="01A27F2F" w14:textId="725AFD7E" w:rsidR="00933CBB" w:rsidRPr="00434422" w:rsidRDefault="00933CBB" w:rsidP="00933CBB">
            <w:pPr>
              <w:rPr>
                <w:i/>
                <w:iCs/>
              </w:rPr>
            </w:pPr>
            <w:r w:rsidRPr="00434422">
              <w:rPr>
                <w:i/>
                <w:iCs/>
                <w:color w:val="000000"/>
              </w:rPr>
              <w:t>1.27</w:t>
            </w:r>
            <w:r w:rsidR="00E67E81" w:rsidRPr="00434422">
              <w:rPr>
                <w:i/>
                <w:iCs/>
                <w:color w:val="000000"/>
              </w:rPr>
              <w:t>(7)</w:t>
            </w:r>
          </w:p>
        </w:tc>
      </w:tr>
    </w:tbl>
    <w:p w14:paraId="36F9379F" w14:textId="5BB73CBB" w:rsidR="005E7F6D" w:rsidRPr="00434422" w:rsidRDefault="005E7F6D" w:rsidP="005E7F6D"/>
    <w:p w14:paraId="1CE50773" w14:textId="77777777" w:rsidR="00B87F34" w:rsidRPr="00434422" w:rsidRDefault="00B87F34" w:rsidP="00B87F34">
      <w:pPr>
        <w:jc w:val="center"/>
        <w:rPr>
          <w:sz w:val="16"/>
          <w:szCs w:val="16"/>
        </w:rPr>
      </w:pPr>
      <w:r w:rsidRPr="00434422">
        <w:rPr>
          <w:rStyle w:val="Heading1Char"/>
          <w:sz w:val="16"/>
          <w:szCs w:val="16"/>
        </w:rPr>
        <w:t>TABLE III</w:t>
      </w:r>
      <w:r w:rsidRPr="00434422">
        <w:rPr>
          <w:sz w:val="16"/>
          <w:szCs w:val="16"/>
        </w:rPr>
        <w:t xml:space="preserve"> </w:t>
      </w:r>
    </w:p>
    <w:p w14:paraId="1FA1CA92" w14:textId="5DE899DA"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H-DIBCO 2016 DATASET</w:t>
      </w:r>
    </w:p>
    <w:tbl>
      <w:tblPr>
        <w:tblStyle w:val="TableGrid"/>
        <w:tblW w:w="0" w:type="auto"/>
        <w:jc w:val="center"/>
        <w:tblLook w:val="04A0" w:firstRow="1" w:lastRow="0" w:firstColumn="1" w:lastColumn="0" w:noHBand="0" w:noVBand="1"/>
      </w:tblPr>
      <w:tblGrid>
        <w:gridCol w:w="1717"/>
        <w:gridCol w:w="1000"/>
        <w:gridCol w:w="1000"/>
        <w:gridCol w:w="1000"/>
        <w:gridCol w:w="900"/>
      </w:tblGrid>
      <w:tr w:rsidR="005E7F6D" w:rsidRPr="00434422" w14:paraId="0AAD32FC" w14:textId="77777777" w:rsidTr="00965DA5">
        <w:trPr>
          <w:jc w:val="center"/>
        </w:trPr>
        <w:tc>
          <w:tcPr>
            <w:tcW w:w="0" w:type="auto"/>
          </w:tcPr>
          <w:p w14:paraId="11D79041" w14:textId="77777777" w:rsidR="005E7F6D" w:rsidRPr="00434422" w:rsidRDefault="005E7F6D" w:rsidP="003A6C13">
            <w:r w:rsidRPr="00434422">
              <w:rPr>
                <w:b/>
                <w:bCs/>
              </w:rPr>
              <w:t>Method</w:t>
            </w:r>
          </w:p>
        </w:tc>
        <w:tc>
          <w:tcPr>
            <w:tcW w:w="0" w:type="auto"/>
          </w:tcPr>
          <w:p w14:paraId="15C5B7A7" w14:textId="77777777" w:rsidR="005E7F6D" w:rsidRPr="00434422" w:rsidRDefault="005E7F6D" w:rsidP="003A6C13">
            <w:r w:rsidRPr="00434422">
              <w:rPr>
                <w:b/>
                <w:bCs/>
              </w:rPr>
              <w:t>FM</w:t>
            </w:r>
          </w:p>
        </w:tc>
        <w:tc>
          <w:tcPr>
            <w:tcW w:w="0" w:type="auto"/>
          </w:tcPr>
          <w:p w14:paraId="5D233152" w14:textId="77777777" w:rsidR="005E7F6D" w:rsidRPr="00434422" w:rsidRDefault="005E7F6D" w:rsidP="003A6C13">
            <w:r w:rsidRPr="00434422">
              <w:rPr>
                <w:b/>
                <w:bCs/>
              </w:rPr>
              <w:t>P-FM</w:t>
            </w:r>
          </w:p>
        </w:tc>
        <w:tc>
          <w:tcPr>
            <w:tcW w:w="0" w:type="auto"/>
          </w:tcPr>
          <w:p w14:paraId="2A2804B6" w14:textId="77777777" w:rsidR="005E7F6D" w:rsidRPr="00434422" w:rsidRDefault="005E7F6D" w:rsidP="003A6C13">
            <w:r w:rsidRPr="00434422">
              <w:rPr>
                <w:b/>
                <w:bCs/>
              </w:rPr>
              <w:t>PSNR</w:t>
            </w:r>
          </w:p>
        </w:tc>
        <w:tc>
          <w:tcPr>
            <w:tcW w:w="0" w:type="auto"/>
          </w:tcPr>
          <w:p w14:paraId="5C497F80" w14:textId="77777777" w:rsidR="005E7F6D" w:rsidRPr="00434422" w:rsidRDefault="005E7F6D" w:rsidP="003A6C13">
            <w:r w:rsidRPr="00434422">
              <w:rPr>
                <w:b/>
                <w:bCs/>
              </w:rPr>
              <w:t>DRD</w:t>
            </w:r>
          </w:p>
        </w:tc>
      </w:tr>
      <w:tr w:rsidR="005E7F6D" w:rsidRPr="00434422" w14:paraId="4C6D635E" w14:textId="77777777" w:rsidTr="00965DA5">
        <w:trPr>
          <w:jc w:val="center"/>
        </w:trPr>
        <w:tc>
          <w:tcPr>
            <w:tcW w:w="0" w:type="auto"/>
          </w:tcPr>
          <w:p w14:paraId="3189AD16" w14:textId="77777777" w:rsidR="005E7F6D" w:rsidRPr="00434422" w:rsidRDefault="005E7F6D" w:rsidP="003A6C13">
            <w:r w:rsidRPr="00434422">
              <w:t>Comp #1</w:t>
            </w:r>
          </w:p>
        </w:tc>
        <w:tc>
          <w:tcPr>
            <w:tcW w:w="0" w:type="auto"/>
          </w:tcPr>
          <w:p w14:paraId="09C20009" w14:textId="471659C7" w:rsidR="005E7F6D" w:rsidRPr="00434422" w:rsidRDefault="005E7F6D" w:rsidP="003A6C13">
            <w:r w:rsidRPr="00434422">
              <w:t>87.61</w:t>
            </w:r>
            <w:r w:rsidR="00B53719" w:rsidRPr="00434422">
              <w:t>(10)</w:t>
            </w:r>
          </w:p>
        </w:tc>
        <w:tc>
          <w:tcPr>
            <w:tcW w:w="0" w:type="auto"/>
          </w:tcPr>
          <w:p w14:paraId="728800FB" w14:textId="3E331E41" w:rsidR="005E7F6D" w:rsidRPr="00434422" w:rsidRDefault="005E7F6D" w:rsidP="003A6C13">
            <w:r w:rsidRPr="00434422">
              <w:t>91.28</w:t>
            </w:r>
            <w:r w:rsidR="00D95504" w:rsidRPr="00434422">
              <w:t>(11)</w:t>
            </w:r>
          </w:p>
        </w:tc>
        <w:tc>
          <w:tcPr>
            <w:tcW w:w="0" w:type="auto"/>
          </w:tcPr>
          <w:p w14:paraId="669A815C" w14:textId="0B13DA16" w:rsidR="005E7F6D" w:rsidRPr="00434422" w:rsidRDefault="005E7F6D" w:rsidP="003A6C13">
            <w:r w:rsidRPr="00434422">
              <w:t>18.11</w:t>
            </w:r>
            <w:r w:rsidR="00A81D10" w:rsidRPr="00434422">
              <w:t>(10)</w:t>
            </w:r>
          </w:p>
        </w:tc>
        <w:tc>
          <w:tcPr>
            <w:tcW w:w="0" w:type="auto"/>
          </w:tcPr>
          <w:p w14:paraId="5061A114" w14:textId="0F1F0254" w:rsidR="005E7F6D" w:rsidRPr="00434422" w:rsidRDefault="005E7F6D" w:rsidP="003A6C13">
            <w:r w:rsidRPr="00434422">
              <w:t>5.21</w:t>
            </w:r>
            <w:r w:rsidR="00F847BF" w:rsidRPr="00434422">
              <w:t>(10)</w:t>
            </w:r>
          </w:p>
        </w:tc>
      </w:tr>
      <w:tr w:rsidR="005E7F6D" w:rsidRPr="00434422" w14:paraId="51D63C4C" w14:textId="77777777" w:rsidTr="00965DA5">
        <w:trPr>
          <w:jc w:val="center"/>
        </w:trPr>
        <w:tc>
          <w:tcPr>
            <w:tcW w:w="0" w:type="auto"/>
          </w:tcPr>
          <w:p w14:paraId="1B89E498" w14:textId="77777777" w:rsidR="005E7F6D" w:rsidRPr="00434422" w:rsidRDefault="005E7F6D" w:rsidP="003A6C13">
            <w:r w:rsidRPr="00434422">
              <w:t>Comp #2</w:t>
            </w:r>
          </w:p>
        </w:tc>
        <w:tc>
          <w:tcPr>
            <w:tcW w:w="0" w:type="auto"/>
          </w:tcPr>
          <w:p w14:paraId="14134DB9" w14:textId="19B7425D" w:rsidR="005E7F6D" w:rsidRPr="00434422" w:rsidRDefault="005E7F6D" w:rsidP="003A6C13">
            <w:r w:rsidRPr="00434422">
              <w:t>88.72</w:t>
            </w:r>
            <w:r w:rsidR="00B53719" w:rsidRPr="00434422">
              <w:t>(8)</w:t>
            </w:r>
          </w:p>
        </w:tc>
        <w:tc>
          <w:tcPr>
            <w:tcW w:w="0" w:type="auto"/>
          </w:tcPr>
          <w:p w14:paraId="43997604" w14:textId="0DA3E7DB" w:rsidR="005E7F6D" w:rsidRPr="00434422" w:rsidRDefault="005E7F6D" w:rsidP="003A6C13">
            <w:r w:rsidRPr="00434422">
              <w:t>91.84</w:t>
            </w:r>
            <w:r w:rsidR="00D95504" w:rsidRPr="00434422">
              <w:t>(9)</w:t>
            </w:r>
          </w:p>
        </w:tc>
        <w:tc>
          <w:tcPr>
            <w:tcW w:w="0" w:type="auto"/>
          </w:tcPr>
          <w:p w14:paraId="7151600D" w14:textId="4F6BF52F" w:rsidR="005E7F6D" w:rsidRPr="00434422" w:rsidRDefault="005E7F6D" w:rsidP="003A6C13">
            <w:r w:rsidRPr="00434422">
              <w:t>18.45</w:t>
            </w:r>
            <w:r w:rsidR="00A81D10" w:rsidRPr="00434422">
              <w:t>(8)</w:t>
            </w:r>
          </w:p>
        </w:tc>
        <w:tc>
          <w:tcPr>
            <w:tcW w:w="0" w:type="auto"/>
          </w:tcPr>
          <w:p w14:paraId="59DEC271" w14:textId="7AA92630" w:rsidR="005E7F6D" w:rsidRPr="00434422" w:rsidRDefault="005E7F6D" w:rsidP="003A6C13">
            <w:r w:rsidRPr="00434422">
              <w:t>3.88</w:t>
            </w:r>
            <w:r w:rsidR="00F847BF" w:rsidRPr="00434422">
              <w:t>(7)</w:t>
            </w:r>
          </w:p>
        </w:tc>
      </w:tr>
      <w:tr w:rsidR="005E7F6D" w:rsidRPr="00434422" w14:paraId="616AD9E9" w14:textId="77777777" w:rsidTr="00965DA5">
        <w:trPr>
          <w:jc w:val="center"/>
        </w:trPr>
        <w:tc>
          <w:tcPr>
            <w:tcW w:w="0" w:type="auto"/>
          </w:tcPr>
          <w:p w14:paraId="22D401E2" w14:textId="77777777" w:rsidR="005E7F6D" w:rsidRPr="00434422" w:rsidRDefault="005E7F6D" w:rsidP="003A6C13">
            <w:r w:rsidRPr="00434422">
              <w:t>Comp #3</w:t>
            </w:r>
          </w:p>
        </w:tc>
        <w:tc>
          <w:tcPr>
            <w:tcW w:w="0" w:type="auto"/>
          </w:tcPr>
          <w:p w14:paraId="3A58FF83" w14:textId="271B2D09" w:rsidR="00B53719" w:rsidRPr="00434422" w:rsidRDefault="005E7F6D" w:rsidP="003A6C13">
            <w:r w:rsidRPr="00434422">
              <w:t>88.47</w:t>
            </w:r>
            <w:r w:rsidR="00B53719" w:rsidRPr="00434422">
              <w:t>(9)</w:t>
            </w:r>
          </w:p>
        </w:tc>
        <w:tc>
          <w:tcPr>
            <w:tcW w:w="0" w:type="auto"/>
          </w:tcPr>
          <w:p w14:paraId="034F1837" w14:textId="5F2A7982" w:rsidR="005E7F6D" w:rsidRPr="00434422" w:rsidRDefault="005E7F6D" w:rsidP="003A6C13">
            <w:r w:rsidRPr="00434422">
              <w:t>91.71</w:t>
            </w:r>
            <w:r w:rsidR="00D95504" w:rsidRPr="00434422">
              <w:t>(10)</w:t>
            </w:r>
          </w:p>
        </w:tc>
        <w:tc>
          <w:tcPr>
            <w:tcW w:w="0" w:type="auto"/>
          </w:tcPr>
          <w:p w14:paraId="0C609E5F" w14:textId="17F4FDA1" w:rsidR="005E7F6D" w:rsidRPr="00434422" w:rsidRDefault="005E7F6D" w:rsidP="003A6C13">
            <w:r w:rsidRPr="00434422">
              <w:t>18.29</w:t>
            </w:r>
            <w:r w:rsidR="00A81D10" w:rsidRPr="00434422">
              <w:t>(9)</w:t>
            </w:r>
          </w:p>
        </w:tc>
        <w:tc>
          <w:tcPr>
            <w:tcW w:w="0" w:type="auto"/>
          </w:tcPr>
          <w:p w14:paraId="71A85251" w14:textId="0FCC6BB4" w:rsidR="005E7F6D" w:rsidRPr="00434422" w:rsidRDefault="005E7F6D" w:rsidP="003A6C13">
            <w:r w:rsidRPr="00434422">
              <w:t>3.93</w:t>
            </w:r>
            <w:r w:rsidR="00F847BF" w:rsidRPr="00434422">
              <w:t>(8)</w:t>
            </w:r>
          </w:p>
        </w:tc>
      </w:tr>
      <w:tr w:rsidR="005E7F6D" w:rsidRPr="00434422" w14:paraId="24EE390D" w14:textId="77777777" w:rsidTr="00965DA5">
        <w:trPr>
          <w:jc w:val="center"/>
        </w:trPr>
        <w:tc>
          <w:tcPr>
            <w:tcW w:w="0" w:type="auto"/>
          </w:tcPr>
          <w:p w14:paraId="5B36B14F" w14:textId="5EAECA82" w:rsidR="005E7F6D" w:rsidRPr="00434422" w:rsidRDefault="005E7F6D" w:rsidP="003A6C13">
            <w:proofErr w:type="spellStart"/>
            <w:r w:rsidRPr="00434422">
              <w:t>GiB</w:t>
            </w:r>
            <w:proofErr w:type="spellEnd"/>
            <w:r w:rsidR="004A1B05" w:rsidRPr="00434422">
              <w:t xml:space="preserve"> </w:t>
            </w:r>
            <w:r w:rsidR="00C3025F"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C3025F" w:rsidRPr="00434422">
              <w:fldChar w:fldCharType="separate"/>
            </w:r>
            <w:r w:rsidR="00175224" w:rsidRPr="00434422">
              <w:rPr>
                <w:noProof/>
              </w:rPr>
              <w:t>[20]</w:t>
            </w:r>
            <w:r w:rsidR="00C3025F" w:rsidRPr="00434422">
              <w:fldChar w:fldCharType="end"/>
            </w:r>
          </w:p>
        </w:tc>
        <w:tc>
          <w:tcPr>
            <w:tcW w:w="0" w:type="auto"/>
          </w:tcPr>
          <w:p w14:paraId="5C3D1297" w14:textId="7572148B" w:rsidR="005E7F6D" w:rsidRPr="00434422" w:rsidRDefault="005E7F6D" w:rsidP="003A6C13">
            <w:r w:rsidRPr="00434422">
              <w:rPr>
                <w:b/>
                <w:bCs/>
              </w:rPr>
              <w:t>91.15</w:t>
            </w:r>
            <w:r w:rsidR="00B53719" w:rsidRPr="00434422">
              <w:rPr>
                <w:b/>
                <w:bCs/>
              </w:rPr>
              <w:t>(2)</w:t>
            </w:r>
          </w:p>
        </w:tc>
        <w:tc>
          <w:tcPr>
            <w:tcW w:w="0" w:type="auto"/>
          </w:tcPr>
          <w:p w14:paraId="2DFF2477" w14:textId="343F3222" w:rsidR="005E7F6D" w:rsidRPr="00434422" w:rsidRDefault="005E7F6D" w:rsidP="003A6C13">
            <w:r w:rsidRPr="00434422">
              <w:t>93.03</w:t>
            </w:r>
            <w:r w:rsidR="00D95504" w:rsidRPr="00434422">
              <w:t>(6)</w:t>
            </w:r>
          </w:p>
        </w:tc>
        <w:tc>
          <w:tcPr>
            <w:tcW w:w="0" w:type="auto"/>
          </w:tcPr>
          <w:p w14:paraId="3026BB81" w14:textId="2A80E9CE" w:rsidR="005E7F6D" w:rsidRPr="00434422" w:rsidRDefault="005E7F6D" w:rsidP="003A6C13">
            <w:r w:rsidRPr="00434422">
              <w:t>19.18</w:t>
            </w:r>
            <w:r w:rsidR="00A81D10" w:rsidRPr="00434422">
              <w:t>(3)</w:t>
            </w:r>
          </w:p>
        </w:tc>
        <w:tc>
          <w:tcPr>
            <w:tcW w:w="0" w:type="auto"/>
          </w:tcPr>
          <w:p w14:paraId="58F40846" w14:textId="21203ADE" w:rsidR="005E7F6D" w:rsidRPr="00434422" w:rsidRDefault="005E7F6D" w:rsidP="003A6C13">
            <w:r w:rsidRPr="00434422">
              <w:rPr>
                <w:b/>
                <w:bCs/>
              </w:rPr>
              <w:t>3.20</w:t>
            </w:r>
            <w:r w:rsidR="00F847BF" w:rsidRPr="00434422">
              <w:rPr>
                <w:b/>
                <w:bCs/>
              </w:rPr>
              <w:t>(2)</w:t>
            </w:r>
          </w:p>
        </w:tc>
      </w:tr>
      <w:tr w:rsidR="005E7F6D" w:rsidRPr="00434422" w14:paraId="4D9E07A0" w14:textId="77777777" w:rsidTr="00965DA5">
        <w:trPr>
          <w:jc w:val="center"/>
        </w:trPr>
        <w:tc>
          <w:tcPr>
            <w:tcW w:w="0" w:type="auto"/>
          </w:tcPr>
          <w:p w14:paraId="620F7678" w14:textId="24B74424"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0640D621" w14:textId="4E4B3BC2" w:rsidR="005E7F6D" w:rsidRPr="00434422" w:rsidRDefault="005E7F6D" w:rsidP="003A6C13">
            <w:r w:rsidRPr="00434422">
              <w:t>89.52</w:t>
            </w:r>
            <w:r w:rsidR="00B53719" w:rsidRPr="00434422">
              <w:t>(7)</w:t>
            </w:r>
          </w:p>
        </w:tc>
        <w:tc>
          <w:tcPr>
            <w:tcW w:w="0" w:type="auto"/>
          </w:tcPr>
          <w:p w14:paraId="00635F1F" w14:textId="6FCA5B54" w:rsidR="005E7F6D" w:rsidRPr="00434422" w:rsidRDefault="005E7F6D" w:rsidP="003A6C13">
            <w:r w:rsidRPr="00434422">
              <w:t>93.76</w:t>
            </w:r>
            <w:r w:rsidR="00D95504" w:rsidRPr="00434422">
              <w:t>(3)</w:t>
            </w:r>
          </w:p>
        </w:tc>
        <w:tc>
          <w:tcPr>
            <w:tcW w:w="0" w:type="auto"/>
          </w:tcPr>
          <w:p w14:paraId="7F44E566" w14:textId="1CB79194" w:rsidR="005E7F6D" w:rsidRPr="00434422" w:rsidRDefault="005E7F6D" w:rsidP="003A6C13">
            <w:r w:rsidRPr="00434422">
              <w:t>18.67</w:t>
            </w:r>
            <w:r w:rsidR="00A81D10" w:rsidRPr="00434422">
              <w:t>(7)</w:t>
            </w:r>
          </w:p>
        </w:tc>
        <w:tc>
          <w:tcPr>
            <w:tcW w:w="0" w:type="auto"/>
          </w:tcPr>
          <w:p w14:paraId="112182A7" w14:textId="1E9F9C7C" w:rsidR="005E7F6D" w:rsidRPr="00434422" w:rsidRDefault="005E7F6D" w:rsidP="003A6C13">
            <w:r w:rsidRPr="00434422">
              <w:t>3.76</w:t>
            </w:r>
            <w:r w:rsidR="00F847BF" w:rsidRPr="00434422">
              <w:t>(5)</w:t>
            </w:r>
          </w:p>
        </w:tc>
      </w:tr>
      <w:tr w:rsidR="005E7F6D" w:rsidRPr="00434422" w14:paraId="6AEA1804" w14:textId="77777777" w:rsidTr="00965DA5">
        <w:trPr>
          <w:jc w:val="center"/>
        </w:trPr>
        <w:tc>
          <w:tcPr>
            <w:tcW w:w="0" w:type="auto"/>
          </w:tcPr>
          <w:p w14:paraId="42975F7D" w14:textId="2DF04679"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44371A7F" w14:textId="7AB880CA" w:rsidR="005E7F6D" w:rsidRPr="00434422" w:rsidRDefault="005E7F6D" w:rsidP="003A6C13">
            <w:r w:rsidRPr="00434422">
              <w:t>90.10</w:t>
            </w:r>
            <w:r w:rsidR="00B53719" w:rsidRPr="00434422">
              <w:t>(4)</w:t>
            </w:r>
          </w:p>
        </w:tc>
        <w:tc>
          <w:tcPr>
            <w:tcW w:w="0" w:type="auto"/>
          </w:tcPr>
          <w:p w14:paraId="11005D0C" w14:textId="78FEAFBB" w:rsidR="005E7F6D" w:rsidRPr="00434422" w:rsidRDefault="005E7F6D" w:rsidP="003A6C13">
            <w:r w:rsidRPr="00434422">
              <w:t>93.57</w:t>
            </w:r>
            <w:r w:rsidR="00D95504" w:rsidRPr="00434422">
              <w:t>(4)</w:t>
            </w:r>
          </w:p>
        </w:tc>
        <w:tc>
          <w:tcPr>
            <w:tcW w:w="0" w:type="auto"/>
          </w:tcPr>
          <w:p w14:paraId="55FE3FD8" w14:textId="7593297D" w:rsidR="005E7F6D" w:rsidRPr="00434422" w:rsidRDefault="005E7F6D" w:rsidP="003A6C13">
            <w:r w:rsidRPr="00434422">
              <w:t>19.01</w:t>
            </w:r>
            <w:r w:rsidR="00A81D10" w:rsidRPr="00434422">
              <w:t>(4)</w:t>
            </w:r>
          </w:p>
        </w:tc>
        <w:tc>
          <w:tcPr>
            <w:tcW w:w="0" w:type="auto"/>
          </w:tcPr>
          <w:p w14:paraId="15E41AF0" w14:textId="0E0720E6" w:rsidR="005E7F6D" w:rsidRPr="00434422" w:rsidRDefault="005E7F6D" w:rsidP="003A6C13">
            <w:r w:rsidRPr="00434422">
              <w:t>3.58</w:t>
            </w:r>
            <w:r w:rsidR="00F847BF" w:rsidRPr="00434422">
              <w:t>(3)</w:t>
            </w:r>
          </w:p>
        </w:tc>
      </w:tr>
      <w:tr w:rsidR="005E7F6D" w:rsidRPr="00434422" w14:paraId="61456B45" w14:textId="77777777" w:rsidTr="00965DA5">
        <w:trPr>
          <w:jc w:val="center"/>
        </w:trPr>
        <w:tc>
          <w:tcPr>
            <w:tcW w:w="0" w:type="auto"/>
          </w:tcPr>
          <w:p w14:paraId="31A83F73" w14:textId="5ABB17D4"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1E96EB22" w14:textId="50F50627" w:rsidR="005E7F6D" w:rsidRPr="00434422" w:rsidRDefault="005E7F6D" w:rsidP="003A6C13">
            <w:r w:rsidRPr="00434422">
              <w:t>90.48</w:t>
            </w:r>
            <w:r w:rsidR="00B53719" w:rsidRPr="00434422">
              <w:t>(3)</w:t>
            </w:r>
          </w:p>
        </w:tc>
        <w:tc>
          <w:tcPr>
            <w:tcW w:w="0" w:type="auto"/>
          </w:tcPr>
          <w:p w14:paraId="1EC72E5A" w14:textId="3F1F461F" w:rsidR="005E7F6D" w:rsidRPr="00434422" w:rsidRDefault="005E7F6D" w:rsidP="003A6C13">
            <w:r w:rsidRPr="00434422">
              <w:t>93.27</w:t>
            </w:r>
            <w:r w:rsidR="00D95504" w:rsidRPr="00434422">
              <w:t>(5)</w:t>
            </w:r>
          </w:p>
        </w:tc>
        <w:tc>
          <w:tcPr>
            <w:tcW w:w="0" w:type="auto"/>
          </w:tcPr>
          <w:p w14:paraId="5A49F29C" w14:textId="25436EAD" w:rsidR="005E7F6D" w:rsidRPr="00434422" w:rsidRDefault="005E7F6D" w:rsidP="003A6C13">
            <w:r w:rsidRPr="00434422">
              <w:rPr>
                <w:b/>
                <w:bCs/>
              </w:rPr>
              <w:t>19.30</w:t>
            </w:r>
            <w:r w:rsidR="00A81D10" w:rsidRPr="00434422">
              <w:rPr>
                <w:b/>
                <w:bCs/>
              </w:rPr>
              <w:t>(2)</w:t>
            </w:r>
          </w:p>
        </w:tc>
        <w:tc>
          <w:tcPr>
            <w:tcW w:w="0" w:type="auto"/>
          </w:tcPr>
          <w:p w14:paraId="61ED2230" w14:textId="6D4E8499" w:rsidR="005E7F6D" w:rsidRPr="00434422" w:rsidRDefault="005E7F6D" w:rsidP="003A6C13">
            <w:r w:rsidRPr="00434422">
              <w:t>3.97</w:t>
            </w:r>
            <w:r w:rsidR="00F847BF" w:rsidRPr="00434422">
              <w:t>(9)</w:t>
            </w:r>
          </w:p>
        </w:tc>
      </w:tr>
      <w:tr w:rsidR="005E7F6D" w:rsidRPr="00434422" w14:paraId="3642A8B0" w14:textId="77777777" w:rsidTr="00965DA5">
        <w:trPr>
          <w:jc w:val="center"/>
        </w:trPr>
        <w:tc>
          <w:tcPr>
            <w:tcW w:w="0" w:type="auto"/>
          </w:tcPr>
          <w:p w14:paraId="3F311C1E" w14:textId="4279EEEB" w:rsidR="005E7F6D" w:rsidRPr="00434422" w:rsidRDefault="005E7F6D" w:rsidP="003A6C13">
            <w:r w:rsidRPr="00434422">
              <w:t>Howe</w:t>
            </w:r>
            <w:r w:rsidR="00BA755E" w:rsidRPr="00434422">
              <w:t xml:space="preserve"> </w:t>
            </w:r>
            <w:r w:rsidR="006A6A0E"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1c5b2c1e-1008-4bbd-b544-f67e33252653","http://www.mendeley.com/documents/?uuid=7c77037c-8a77-4438-814d-e5cb7ee9dc24"]}],"mendeley":{"formattedCitation":"[22]","plainTextFormattedCitation":"[22]","previouslyFormattedCitation":"[22]"},"properties":{"noteIndex":0},"schema":"https://github.com/citation-style-language/schema/raw/master/csl-citation.json"}</w:instrText>
            </w:r>
            <w:r w:rsidR="006A6A0E" w:rsidRPr="00434422">
              <w:fldChar w:fldCharType="separate"/>
            </w:r>
            <w:r w:rsidR="00175224" w:rsidRPr="00434422">
              <w:rPr>
                <w:noProof/>
              </w:rPr>
              <w:t>[22]</w:t>
            </w:r>
            <w:r w:rsidR="006A6A0E" w:rsidRPr="00434422">
              <w:fldChar w:fldCharType="end"/>
            </w:r>
          </w:p>
        </w:tc>
        <w:tc>
          <w:tcPr>
            <w:tcW w:w="0" w:type="auto"/>
          </w:tcPr>
          <w:p w14:paraId="5A1093DF" w14:textId="0E226936" w:rsidR="005E7F6D" w:rsidRPr="00434422" w:rsidRDefault="005E7F6D" w:rsidP="003A6C13">
            <w:r w:rsidRPr="00434422">
              <w:t>87.47</w:t>
            </w:r>
            <w:r w:rsidR="00B53719" w:rsidRPr="00434422">
              <w:t>(11)</w:t>
            </w:r>
          </w:p>
        </w:tc>
        <w:tc>
          <w:tcPr>
            <w:tcW w:w="0" w:type="auto"/>
          </w:tcPr>
          <w:p w14:paraId="4905BE35" w14:textId="367D40C8" w:rsidR="005E7F6D" w:rsidRPr="00434422" w:rsidRDefault="005E7F6D" w:rsidP="003A6C13">
            <w:r w:rsidRPr="00434422">
              <w:t>92.28</w:t>
            </w:r>
            <w:r w:rsidR="00D95504" w:rsidRPr="00434422">
              <w:t>(7)</w:t>
            </w:r>
          </w:p>
        </w:tc>
        <w:tc>
          <w:tcPr>
            <w:tcW w:w="0" w:type="auto"/>
          </w:tcPr>
          <w:p w14:paraId="7C5EDC2E" w14:textId="68C01371" w:rsidR="005E7F6D" w:rsidRPr="00434422" w:rsidRDefault="005E7F6D" w:rsidP="003A6C13">
            <w:r w:rsidRPr="00434422">
              <w:t>18.05</w:t>
            </w:r>
            <w:r w:rsidR="00A81D10" w:rsidRPr="00434422">
              <w:t>(11)</w:t>
            </w:r>
          </w:p>
        </w:tc>
        <w:tc>
          <w:tcPr>
            <w:tcW w:w="0" w:type="auto"/>
          </w:tcPr>
          <w:p w14:paraId="5E31C440" w14:textId="412348E8" w:rsidR="005E7F6D" w:rsidRPr="00434422" w:rsidRDefault="005E7F6D" w:rsidP="003A6C13">
            <w:r w:rsidRPr="00434422">
              <w:t>5.35</w:t>
            </w:r>
            <w:r w:rsidR="00F847BF" w:rsidRPr="00434422">
              <w:t>(11)</w:t>
            </w:r>
          </w:p>
        </w:tc>
      </w:tr>
      <w:tr w:rsidR="005E7F6D" w:rsidRPr="00434422" w14:paraId="4B4EDEE8" w14:textId="77777777" w:rsidTr="00965DA5">
        <w:trPr>
          <w:jc w:val="center"/>
        </w:trPr>
        <w:tc>
          <w:tcPr>
            <w:tcW w:w="0" w:type="auto"/>
          </w:tcPr>
          <w:p w14:paraId="364E2ED2" w14:textId="253567E6" w:rsidR="005E7F6D" w:rsidRPr="00434422" w:rsidRDefault="005E7F6D" w:rsidP="003A6C13">
            <w:r w:rsidRPr="00434422">
              <w:t>Pix2Pix GAN</w:t>
            </w:r>
            <w:r w:rsidR="004A1B05" w:rsidRPr="00434422">
              <w:t xml:space="preserve"> </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706701AE" w14:textId="6E3F2992" w:rsidR="005E7F6D" w:rsidRPr="00434422" w:rsidRDefault="005E7F6D" w:rsidP="003A6C13">
            <w:r w:rsidRPr="00434422">
              <w:t>89.73</w:t>
            </w:r>
            <w:r w:rsidR="00B53719" w:rsidRPr="00434422">
              <w:t>(6)</w:t>
            </w:r>
          </w:p>
        </w:tc>
        <w:tc>
          <w:tcPr>
            <w:tcW w:w="0" w:type="auto"/>
          </w:tcPr>
          <w:p w14:paraId="3AB876C8" w14:textId="44B59A08" w:rsidR="005E7F6D" w:rsidRPr="00434422" w:rsidRDefault="005E7F6D" w:rsidP="003A6C13">
            <w:r w:rsidRPr="00434422">
              <w:t>92.09</w:t>
            </w:r>
            <w:r w:rsidR="00D95504" w:rsidRPr="00434422">
              <w:t>(8)</w:t>
            </w:r>
          </w:p>
        </w:tc>
        <w:tc>
          <w:tcPr>
            <w:tcW w:w="0" w:type="auto"/>
          </w:tcPr>
          <w:p w14:paraId="51B1B930" w14:textId="77F132B4" w:rsidR="005E7F6D" w:rsidRPr="00434422" w:rsidRDefault="005E7F6D" w:rsidP="003A6C13">
            <w:r w:rsidRPr="00434422">
              <w:t>18.95</w:t>
            </w:r>
            <w:r w:rsidR="00A81D10" w:rsidRPr="00434422">
              <w:t>(5)</w:t>
            </w:r>
          </w:p>
        </w:tc>
        <w:tc>
          <w:tcPr>
            <w:tcW w:w="0" w:type="auto"/>
          </w:tcPr>
          <w:p w14:paraId="2A1A3ACF" w14:textId="7ECFF4F4" w:rsidR="005E7F6D" w:rsidRPr="00434422" w:rsidRDefault="005E7F6D" w:rsidP="003A6C13">
            <w:r w:rsidRPr="00434422">
              <w:t>3.76</w:t>
            </w:r>
            <w:r w:rsidR="00F847BF" w:rsidRPr="00434422">
              <w:t>(5)</w:t>
            </w:r>
          </w:p>
        </w:tc>
      </w:tr>
      <w:tr w:rsidR="0092773E" w:rsidRPr="00434422" w14:paraId="1A08B446" w14:textId="77777777" w:rsidTr="00965DA5">
        <w:trPr>
          <w:jc w:val="center"/>
        </w:trPr>
        <w:tc>
          <w:tcPr>
            <w:tcW w:w="0" w:type="auto"/>
          </w:tcPr>
          <w:p w14:paraId="3ACFC2C7" w14:textId="4A438C06" w:rsidR="0092773E" w:rsidRPr="00434422" w:rsidRDefault="0092773E" w:rsidP="003A6C13">
            <w:pPr>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4F701BF1" w14:textId="1012668A" w:rsidR="0092773E" w:rsidRPr="00434422" w:rsidRDefault="0092773E" w:rsidP="003A6C13">
            <w:pPr>
              <w:rPr>
                <w:i/>
                <w:iCs/>
              </w:rPr>
            </w:pPr>
            <w:r w:rsidRPr="00434422">
              <w:rPr>
                <w:i/>
                <w:iCs/>
              </w:rPr>
              <w:t>91.66</w:t>
            </w:r>
            <w:r w:rsidR="001B702A" w:rsidRPr="00434422">
              <w:rPr>
                <w:i/>
                <w:iCs/>
              </w:rPr>
              <w:t>(1)</w:t>
            </w:r>
          </w:p>
        </w:tc>
        <w:tc>
          <w:tcPr>
            <w:tcW w:w="0" w:type="auto"/>
          </w:tcPr>
          <w:p w14:paraId="1AECC99D" w14:textId="252C0F44" w:rsidR="0092773E" w:rsidRPr="00434422" w:rsidRDefault="0092773E" w:rsidP="003A6C13">
            <w:pPr>
              <w:rPr>
                <w:i/>
                <w:iCs/>
              </w:rPr>
            </w:pPr>
            <w:r w:rsidRPr="00434422">
              <w:rPr>
                <w:i/>
                <w:iCs/>
              </w:rPr>
              <w:t>94.58</w:t>
            </w:r>
            <w:r w:rsidR="00D95504" w:rsidRPr="00434422">
              <w:rPr>
                <w:i/>
                <w:iCs/>
              </w:rPr>
              <w:t>(2)</w:t>
            </w:r>
          </w:p>
        </w:tc>
        <w:tc>
          <w:tcPr>
            <w:tcW w:w="0" w:type="auto"/>
          </w:tcPr>
          <w:p w14:paraId="08FF5671" w14:textId="4ABEE950" w:rsidR="0092773E" w:rsidRPr="00434422" w:rsidRDefault="0092773E" w:rsidP="003A6C13">
            <w:pPr>
              <w:rPr>
                <w:i/>
                <w:iCs/>
              </w:rPr>
            </w:pPr>
            <w:r w:rsidRPr="00434422">
              <w:rPr>
                <w:i/>
                <w:iCs/>
              </w:rPr>
              <w:t>19.64</w:t>
            </w:r>
            <w:r w:rsidR="00A81D10" w:rsidRPr="00434422">
              <w:rPr>
                <w:i/>
                <w:iCs/>
              </w:rPr>
              <w:t>(1)</w:t>
            </w:r>
          </w:p>
        </w:tc>
        <w:tc>
          <w:tcPr>
            <w:tcW w:w="0" w:type="auto"/>
          </w:tcPr>
          <w:p w14:paraId="46A3EEB0" w14:textId="32F1A378" w:rsidR="0092773E" w:rsidRPr="00434422" w:rsidRDefault="0092773E" w:rsidP="003A6C13">
            <w:pPr>
              <w:rPr>
                <w:i/>
                <w:iCs/>
              </w:rPr>
            </w:pPr>
            <w:r w:rsidRPr="00434422">
              <w:rPr>
                <w:i/>
                <w:iCs/>
              </w:rPr>
              <w:t>2.82</w:t>
            </w:r>
            <w:r w:rsidR="00F847BF" w:rsidRPr="00434422">
              <w:rPr>
                <w:i/>
                <w:iCs/>
              </w:rPr>
              <w:t>(1)</w:t>
            </w:r>
          </w:p>
        </w:tc>
      </w:tr>
      <w:tr w:rsidR="005E7F6D" w:rsidRPr="00434422" w14:paraId="02F51B3C" w14:textId="77777777" w:rsidTr="00965DA5">
        <w:trPr>
          <w:jc w:val="center"/>
        </w:trPr>
        <w:tc>
          <w:tcPr>
            <w:tcW w:w="0" w:type="auto"/>
          </w:tcPr>
          <w:p w14:paraId="2BCA3D9A" w14:textId="77777777" w:rsidR="005E7F6D" w:rsidRPr="00434422" w:rsidRDefault="005E7F6D" w:rsidP="003A6C13">
            <w:r w:rsidRPr="00434422">
              <w:rPr>
                <w:i/>
                <w:iCs/>
              </w:rPr>
              <w:t>DD-GAN</w:t>
            </w:r>
          </w:p>
        </w:tc>
        <w:tc>
          <w:tcPr>
            <w:tcW w:w="0" w:type="auto"/>
          </w:tcPr>
          <w:p w14:paraId="08AA1630" w14:textId="77777777" w:rsidR="005E7F6D" w:rsidRPr="00434422" w:rsidRDefault="005E7F6D" w:rsidP="003A6C13">
            <w:r w:rsidRPr="00434422">
              <w:rPr>
                <w:i/>
                <w:iCs/>
              </w:rPr>
              <w:t>89.98 (2)</w:t>
            </w:r>
          </w:p>
        </w:tc>
        <w:tc>
          <w:tcPr>
            <w:tcW w:w="0" w:type="auto"/>
          </w:tcPr>
          <w:p w14:paraId="0021EFBB" w14:textId="77777777" w:rsidR="005E7F6D" w:rsidRPr="00434422" w:rsidRDefault="005E7F6D" w:rsidP="003A6C13">
            <w:r w:rsidRPr="00434422">
              <w:rPr>
                <w:b/>
                <w:bCs/>
                <w:i/>
                <w:iCs/>
              </w:rPr>
              <w:t>95.23 (1)</w:t>
            </w:r>
          </w:p>
        </w:tc>
        <w:tc>
          <w:tcPr>
            <w:tcW w:w="0" w:type="auto"/>
          </w:tcPr>
          <w:p w14:paraId="30F68691" w14:textId="198D397E" w:rsidR="005E7F6D" w:rsidRPr="00434422" w:rsidRDefault="005E7F6D" w:rsidP="003A6C13">
            <w:r w:rsidRPr="00434422">
              <w:rPr>
                <w:i/>
                <w:iCs/>
              </w:rPr>
              <w:t>18.83 (</w:t>
            </w:r>
            <w:r w:rsidR="00A81D10" w:rsidRPr="00434422">
              <w:rPr>
                <w:i/>
                <w:iCs/>
              </w:rPr>
              <w:t>6</w:t>
            </w:r>
            <w:r w:rsidRPr="00434422">
              <w:rPr>
                <w:i/>
                <w:iCs/>
              </w:rPr>
              <w:t>)</w:t>
            </w:r>
          </w:p>
        </w:tc>
        <w:tc>
          <w:tcPr>
            <w:tcW w:w="0" w:type="auto"/>
          </w:tcPr>
          <w:p w14:paraId="7C9533E7" w14:textId="67071E44" w:rsidR="005E7F6D" w:rsidRPr="00434422" w:rsidRDefault="005E7F6D" w:rsidP="003A6C13">
            <w:r w:rsidRPr="00434422">
              <w:rPr>
                <w:i/>
                <w:iCs/>
              </w:rPr>
              <w:t>3.61 (</w:t>
            </w:r>
            <w:r w:rsidR="004E0226" w:rsidRPr="00434422">
              <w:rPr>
                <w:i/>
                <w:iCs/>
              </w:rPr>
              <w:t>4</w:t>
            </w:r>
            <w:r w:rsidRPr="00434422">
              <w:rPr>
                <w:i/>
                <w:iCs/>
              </w:rPr>
              <w:t>)</w:t>
            </w:r>
          </w:p>
        </w:tc>
      </w:tr>
    </w:tbl>
    <w:p w14:paraId="7CAECE12" w14:textId="77777777" w:rsidR="00B87F34" w:rsidRPr="00434422" w:rsidRDefault="00B87F34" w:rsidP="00B87F34">
      <w:pPr>
        <w:jc w:val="center"/>
        <w:rPr>
          <w:rStyle w:val="Heading1Char"/>
          <w:sz w:val="16"/>
          <w:szCs w:val="16"/>
        </w:rPr>
      </w:pPr>
    </w:p>
    <w:p w14:paraId="445EAAB6" w14:textId="5556C41F" w:rsidR="00B87F34" w:rsidRPr="00434422" w:rsidRDefault="00B87F34" w:rsidP="00B87F34">
      <w:pPr>
        <w:jc w:val="center"/>
        <w:rPr>
          <w:sz w:val="16"/>
          <w:szCs w:val="16"/>
        </w:rPr>
      </w:pPr>
      <w:r w:rsidRPr="00434422">
        <w:rPr>
          <w:rStyle w:val="Heading1Char"/>
          <w:sz w:val="16"/>
          <w:szCs w:val="16"/>
        </w:rPr>
        <w:t>TABLE IV</w:t>
      </w:r>
      <w:r w:rsidRPr="00434422">
        <w:rPr>
          <w:sz w:val="16"/>
          <w:szCs w:val="16"/>
        </w:rPr>
        <w:t xml:space="preserve"> </w:t>
      </w:r>
    </w:p>
    <w:p w14:paraId="65F01D2A" w14:textId="025DB1A8"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DIBCO 2017 DATASET</w:t>
      </w:r>
    </w:p>
    <w:tbl>
      <w:tblPr>
        <w:tblStyle w:val="TableGrid"/>
        <w:tblW w:w="0" w:type="auto"/>
        <w:jc w:val="center"/>
        <w:tblLook w:val="04A0" w:firstRow="1" w:lastRow="0" w:firstColumn="1" w:lastColumn="0" w:noHBand="0" w:noVBand="1"/>
      </w:tblPr>
      <w:tblGrid>
        <w:gridCol w:w="1667"/>
        <w:gridCol w:w="950"/>
        <w:gridCol w:w="950"/>
        <w:gridCol w:w="950"/>
        <w:gridCol w:w="850"/>
      </w:tblGrid>
      <w:tr w:rsidR="005E7F6D" w:rsidRPr="00434422" w14:paraId="581BB0CE" w14:textId="77777777" w:rsidTr="00965DA5">
        <w:trPr>
          <w:jc w:val="center"/>
        </w:trPr>
        <w:tc>
          <w:tcPr>
            <w:tcW w:w="0" w:type="auto"/>
          </w:tcPr>
          <w:p w14:paraId="31715356" w14:textId="77777777" w:rsidR="005E7F6D" w:rsidRPr="00434422" w:rsidRDefault="005E7F6D" w:rsidP="003A6C13">
            <w:pPr>
              <w:pStyle w:val="Text"/>
              <w:ind w:firstLine="0"/>
            </w:pPr>
            <w:r w:rsidRPr="00434422">
              <w:rPr>
                <w:b/>
                <w:bCs/>
              </w:rPr>
              <w:t>Method</w:t>
            </w:r>
          </w:p>
        </w:tc>
        <w:tc>
          <w:tcPr>
            <w:tcW w:w="0" w:type="auto"/>
          </w:tcPr>
          <w:p w14:paraId="6396D1CC" w14:textId="77777777" w:rsidR="005E7F6D" w:rsidRPr="00434422" w:rsidRDefault="005E7F6D" w:rsidP="003A6C13">
            <w:pPr>
              <w:pStyle w:val="Text"/>
              <w:ind w:firstLine="0"/>
            </w:pPr>
            <w:r w:rsidRPr="00434422">
              <w:rPr>
                <w:b/>
                <w:bCs/>
              </w:rPr>
              <w:t>FM</w:t>
            </w:r>
          </w:p>
        </w:tc>
        <w:tc>
          <w:tcPr>
            <w:tcW w:w="0" w:type="auto"/>
          </w:tcPr>
          <w:p w14:paraId="2BFB6ADC" w14:textId="77777777" w:rsidR="005E7F6D" w:rsidRPr="00434422" w:rsidRDefault="005E7F6D" w:rsidP="003A6C13">
            <w:pPr>
              <w:pStyle w:val="Text"/>
              <w:ind w:firstLine="0"/>
            </w:pPr>
            <w:r w:rsidRPr="00434422">
              <w:rPr>
                <w:b/>
                <w:bCs/>
              </w:rPr>
              <w:t>P-FM</w:t>
            </w:r>
          </w:p>
        </w:tc>
        <w:tc>
          <w:tcPr>
            <w:tcW w:w="0" w:type="auto"/>
          </w:tcPr>
          <w:p w14:paraId="673F350A" w14:textId="77777777" w:rsidR="005E7F6D" w:rsidRPr="00434422" w:rsidRDefault="005E7F6D" w:rsidP="003A6C13">
            <w:pPr>
              <w:pStyle w:val="Text"/>
              <w:ind w:firstLine="0"/>
            </w:pPr>
            <w:r w:rsidRPr="00434422">
              <w:rPr>
                <w:b/>
                <w:bCs/>
              </w:rPr>
              <w:t>PSNR</w:t>
            </w:r>
          </w:p>
        </w:tc>
        <w:tc>
          <w:tcPr>
            <w:tcW w:w="0" w:type="auto"/>
          </w:tcPr>
          <w:p w14:paraId="7EE2A688" w14:textId="77777777" w:rsidR="005E7F6D" w:rsidRPr="00434422" w:rsidRDefault="005E7F6D" w:rsidP="003A6C13">
            <w:pPr>
              <w:pStyle w:val="Text"/>
              <w:ind w:firstLine="0"/>
            </w:pPr>
            <w:r w:rsidRPr="00434422">
              <w:rPr>
                <w:b/>
                <w:bCs/>
              </w:rPr>
              <w:t>DRD</w:t>
            </w:r>
          </w:p>
        </w:tc>
      </w:tr>
      <w:tr w:rsidR="005E7F6D" w:rsidRPr="00434422" w14:paraId="4AF433DC" w14:textId="77777777" w:rsidTr="00965DA5">
        <w:trPr>
          <w:jc w:val="center"/>
        </w:trPr>
        <w:tc>
          <w:tcPr>
            <w:tcW w:w="0" w:type="auto"/>
          </w:tcPr>
          <w:p w14:paraId="395AC35A" w14:textId="77777777" w:rsidR="005E7F6D" w:rsidRPr="00434422" w:rsidRDefault="005E7F6D" w:rsidP="003A6C13">
            <w:pPr>
              <w:pStyle w:val="Text"/>
              <w:ind w:firstLine="0"/>
            </w:pPr>
            <w:r w:rsidRPr="00434422">
              <w:t>Comp #1</w:t>
            </w:r>
          </w:p>
        </w:tc>
        <w:tc>
          <w:tcPr>
            <w:tcW w:w="0" w:type="auto"/>
          </w:tcPr>
          <w:p w14:paraId="6A05187A" w14:textId="665217B3" w:rsidR="005E7F6D" w:rsidRPr="00434422" w:rsidRDefault="005E7F6D" w:rsidP="003A6C13">
            <w:pPr>
              <w:pStyle w:val="Text"/>
              <w:ind w:firstLine="0"/>
            </w:pPr>
            <w:r w:rsidRPr="00434422">
              <w:rPr>
                <w:b/>
                <w:bCs/>
              </w:rPr>
              <w:t>91.04</w:t>
            </w:r>
            <w:r w:rsidR="00480E6C" w:rsidRPr="00434422">
              <w:rPr>
                <w:b/>
                <w:bCs/>
              </w:rPr>
              <w:t>(1)</w:t>
            </w:r>
          </w:p>
        </w:tc>
        <w:tc>
          <w:tcPr>
            <w:tcW w:w="0" w:type="auto"/>
          </w:tcPr>
          <w:p w14:paraId="6088F6C8" w14:textId="1EB8D227" w:rsidR="005E7F6D" w:rsidRPr="00434422" w:rsidRDefault="005E7F6D" w:rsidP="003A6C13">
            <w:pPr>
              <w:pStyle w:val="Text"/>
              <w:ind w:firstLine="0"/>
            </w:pPr>
            <w:r w:rsidRPr="00434422">
              <w:rPr>
                <w:b/>
                <w:bCs/>
              </w:rPr>
              <w:t>92.86</w:t>
            </w:r>
            <w:r w:rsidR="006664B1" w:rsidRPr="00434422">
              <w:rPr>
                <w:b/>
                <w:bCs/>
              </w:rPr>
              <w:t>(1)</w:t>
            </w:r>
          </w:p>
        </w:tc>
        <w:tc>
          <w:tcPr>
            <w:tcW w:w="0" w:type="auto"/>
          </w:tcPr>
          <w:p w14:paraId="0170372B" w14:textId="0DF3DDD7" w:rsidR="005E7F6D" w:rsidRPr="00434422" w:rsidRDefault="005E7F6D" w:rsidP="003A6C13">
            <w:pPr>
              <w:pStyle w:val="Text"/>
              <w:ind w:firstLine="0"/>
            </w:pPr>
            <w:r w:rsidRPr="00434422">
              <w:t>18.28</w:t>
            </w:r>
            <w:r w:rsidR="00D02892" w:rsidRPr="00434422">
              <w:t>(2)</w:t>
            </w:r>
          </w:p>
        </w:tc>
        <w:tc>
          <w:tcPr>
            <w:tcW w:w="0" w:type="auto"/>
          </w:tcPr>
          <w:p w14:paraId="49011E4C" w14:textId="4FFE8EAB" w:rsidR="005E7F6D" w:rsidRPr="00434422" w:rsidRDefault="005E7F6D" w:rsidP="003A6C13">
            <w:pPr>
              <w:pStyle w:val="Text"/>
              <w:ind w:firstLine="0"/>
            </w:pPr>
            <w:r w:rsidRPr="00434422">
              <w:rPr>
                <w:b/>
                <w:bCs/>
              </w:rPr>
              <w:t>3.40</w:t>
            </w:r>
            <w:r w:rsidR="0097031F" w:rsidRPr="00434422">
              <w:rPr>
                <w:b/>
                <w:bCs/>
              </w:rPr>
              <w:t>(1)</w:t>
            </w:r>
          </w:p>
        </w:tc>
      </w:tr>
      <w:tr w:rsidR="005E7F6D" w:rsidRPr="00434422" w14:paraId="79154CFC" w14:textId="77777777" w:rsidTr="00965DA5">
        <w:trPr>
          <w:jc w:val="center"/>
        </w:trPr>
        <w:tc>
          <w:tcPr>
            <w:tcW w:w="0" w:type="auto"/>
          </w:tcPr>
          <w:p w14:paraId="15765398" w14:textId="77777777" w:rsidR="005E7F6D" w:rsidRPr="00434422" w:rsidRDefault="005E7F6D" w:rsidP="003A6C13">
            <w:pPr>
              <w:pStyle w:val="Text"/>
              <w:ind w:firstLine="0"/>
            </w:pPr>
            <w:r w:rsidRPr="00434422">
              <w:t>Comp #2</w:t>
            </w:r>
          </w:p>
        </w:tc>
        <w:tc>
          <w:tcPr>
            <w:tcW w:w="0" w:type="auto"/>
          </w:tcPr>
          <w:p w14:paraId="7771AB6F" w14:textId="0B3BB2D9" w:rsidR="005E7F6D" w:rsidRPr="00434422" w:rsidRDefault="005E7F6D" w:rsidP="003A6C13">
            <w:pPr>
              <w:pStyle w:val="Text"/>
              <w:ind w:firstLine="0"/>
            </w:pPr>
            <w:r w:rsidRPr="00434422">
              <w:t>89.67</w:t>
            </w:r>
            <w:r w:rsidR="00480E6C" w:rsidRPr="00434422">
              <w:t>(5)</w:t>
            </w:r>
          </w:p>
        </w:tc>
        <w:tc>
          <w:tcPr>
            <w:tcW w:w="0" w:type="auto"/>
          </w:tcPr>
          <w:p w14:paraId="5ECAAA86" w14:textId="024AA93A" w:rsidR="005E7F6D" w:rsidRPr="00434422" w:rsidRDefault="005E7F6D" w:rsidP="003A6C13">
            <w:pPr>
              <w:pStyle w:val="Text"/>
              <w:ind w:firstLine="0"/>
            </w:pPr>
            <w:r w:rsidRPr="00434422">
              <w:t>91.03</w:t>
            </w:r>
            <w:r w:rsidR="006664B1" w:rsidRPr="00434422">
              <w:t>(6)</w:t>
            </w:r>
          </w:p>
        </w:tc>
        <w:tc>
          <w:tcPr>
            <w:tcW w:w="0" w:type="auto"/>
          </w:tcPr>
          <w:p w14:paraId="1FFCB16C" w14:textId="122DAEF0" w:rsidR="005E7F6D" w:rsidRPr="00434422" w:rsidRDefault="005E7F6D" w:rsidP="003A6C13">
            <w:pPr>
              <w:pStyle w:val="Text"/>
              <w:ind w:firstLine="0"/>
            </w:pPr>
            <w:r w:rsidRPr="00434422">
              <w:t>17.58</w:t>
            </w:r>
            <w:r w:rsidR="00D02892" w:rsidRPr="00434422">
              <w:t>(7)</w:t>
            </w:r>
          </w:p>
        </w:tc>
        <w:tc>
          <w:tcPr>
            <w:tcW w:w="0" w:type="auto"/>
          </w:tcPr>
          <w:p w14:paraId="3C2F2E70" w14:textId="5C426075" w:rsidR="005E7F6D" w:rsidRPr="00434422" w:rsidRDefault="005E7F6D" w:rsidP="003A6C13">
            <w:pPr>
              <w:pStyle w:val="Text"/>
              <w:ind w:firstLine="0"/>
            </w:pPr>
            <w:r w:rsidRPr="00434422">
              <w:t>4.35</w:t>
            </w:r>
            <w:r w:rsidR="0097031F" w:rsidRPr="00434422">
              <w:t>(7)</w:t>
            </w:r>
          </w:p>
        </w:tc>
      </w:tr>
      <w:tr w:rsidR="005E7F6D" w:rsidRPr="00434422" w14:paraId="61F03DF0" w14:textId="77777777" w:rsidTr="00965DA5">
        <w:trPr>
          <w:jc w:val="center"/>
        </w:trPr>
        <w:tc>
          <w:tcPr>
            <w:tcW w:w="0" w:type="auto"/>
          </w:tcPr>
          <w:p w14:paraId="413758A2" w14:textId="77777777" w:rsidR="005E7F6D" w:rsidRPr="00434422" w:rsidRDefault="005E7F6D" w:rsidP="003A6C13">
            <w:pPr>
              <w:pStyle w:val="Text"/>
              <w:ind w:firstLine="0"/>
            </w:pPr>
            <w:r w:rsidRPr="00434422">
              <w:t>Comp #3</w:t>
            </w:r>
          </w:p>
        </w:tc>
        <w:tc>
          <w:tcPr>
            <w:tcW w:w="0" w:type="auto"/>
          </w:tcPr>
          <w:p w14:paraId="035006B6" w14:textId="3FAE08E7" w:rsidR="005E7F6D" w:rsidRPr="00434422" w:rsidRDefault="005E7F6D" w:rsidP="003A6C13">
            <w:pPr>
              <w:pStyle w:val="Text"/>
              <w:ind w:firstLine="0"/>
            </w:pPr>
            <w:r w:rsidRPr="00434422">
              <w:t>89.42</w:t>
            </w:r>
            <w:r w:rsidR="00480E6C" w:rsidRPr="00434422">
              <w:t>(7)</w:t>
            </w:r>
          </w:p>
        </w:tc>
        <w:tc>
          <w:tcPr>
            <w:tcW w:w="0" w:type="auto"/>
          </w:tcPr>
          <w:p w14:paraId="301E2F03" w14:textId="3C4BE1B9" w:rsidR="005E7F6D" w:rsidRPr="00434422" w:rsidRDefault="005E7F6D" w:rsidP="003A6C13">
            <w:pPr>
              <w:pStyle w:val="Text"/>
              <w:ind w:firstLine="0"/>
            </w:pPr>
            <w:r w:rsidRPr="00434422">
              <w:t>91.52</w:t>
            </w:r>
            <w:r w:rsidR="006664B1" w:rsidRPr="00434422">
              <w:t>(5)</w:t>
            </w:r>
          </w:p>
        </w:tc>
        <w:tc>
          <w:tcPr>
            <w:tcW w:w="0" w:type="auto"/>
          </w:tcPr>
          <w:p w14:paraId="10FE5718" w14:textId="3612E1A5" w:rsidR="005E7F6D" w:rsidRPr="00434422" w:rsidRDefault="005E7F6D" w:rsidP="003A6C13">
            <w:pPr>
              <w:pStyle w:val="Text"/>
              <w:ind w:firstLine="0"/>
            </w:pPr>
            <w:r w:rsidRPr="00434422">
              <w:t>17.61</w:t>
            </w:r>
            <w:r w:rsidR="00D02892" w:rsidRPr="00434422">
              <w:t>(5)</w:t>
            </w:r>
          </w:p>
        </w:tc>
        <w:tc>
          <w:tcPr>
            <w:tcW w:w="0" w:type="auto"/>
          </w:tcPr>
          <w:p w14:paraId="085FE566" w14:textId="60D659A2" w:rsidR="005E7F6D" w:rsidRPr="00434422" w:rsidRDefault="005E7F6D" w:rsidP="003A6C13">
            <w:pPr>
              <w:pStyle w:val="Text"/>
              <w:ind w:firstLine="0"/>
            </w:pPr>
            <w:r w:rsidRPr="00434422">
              <w:t>3.56</w:t>
            </w:r>
            <w:r w:rsidR="0097031F" w:rsidRPr="00434422">
              <w:t>(4)</w:t>
            </w:r>
          </w:p>
        </w:tc>
      </w:tr>
      <w:tr w:rsidR="005E7F6D" w:rsidRPr="00434422" w14:paraId="33AE5C5B" w14:textId="77777777" w:rsidTr="00965DA5">
        <w:trPr>
          <w:jc w:val="center"/>
        </w:trPr>
        <w:tc>
          <w:tcPr>
            <w:tcW w:w="0" w:type="auto"/>
          </w:tcPr>
          <w:p w14:paraId="58850FC1" w14:textId="5C14C9D2" w:rsidR="005E7F6D" w:rsidRPr="00434422" w:rsidRDefault="005E7F6D" w:rsidP="003A6C13">
            <w:pPr>
              <w:pStyle w:val="Text"/>
              <w:ind w:firstLine="0"/>
            </w:pPr>
            <w:proofErr w:type="spellStart"/>
            <w:r w:rsidRPr="00434422">
              <w:t>GiB</w:t>
            </w:r>
            <w:proofErr w:type="spellEnd"/>
            <w:r w:rsidR="004A1B05" w:rsidRPr="00434422">
              <w:t xml:space="preserve"> </w:t>
            </w:r>
            <w:r w:rsidR="00C3025F"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C3025F" w:rsidRPr="00434422">
              <w:fldChar w:fldCharType="separate"/>
            </w:r>
            <w:r w:rsidR="00175224" w:rsidRPr="00434422">
              <w:rPr>
                <w:noProof/>
              </w:rPr>
              <w:t>[20]</w:t>
            </w:r>
            <w:r w:rsidR="00C3025F" w:rsidRPr="00434422">
              <w:fldChar w:fldCharType="end"/>
            </w:r>
          </w:p>
        </w:tc>
        <w:tc>
          <w:tcPr>
            <w:tcW w:w="0" w:type="auto"/>
          </w:tcPr>
          <w:p w14:paraId="03BA4AB7" w14:textId="3D4A3627" w:rsidR="005E7F6D" w:rsidRPr="00434422" w:rsidRDefault="005E7F6D" w:rsidP="003A6C13">
            <w:pPr>
              <w:pStyle w:val="Text"/>
              <w:ind w:firstLine="0"/>
            </w:pPr>
            <w:r w:rsidRPr="00434422">
              <w:t>89.75</w:t>
            </w:r>
            <w:r w:rsidR="00480E6C" w:rsidRPr="00434422">
              <w:t>(4)</w:t>
            </w:r>
          </w:p>
        </w:tc>
        <w:tc>
          <w:tcPr>
            <w:tcW w:w="0" w:type="auto"/>
          </w:tcPr>
          <w:p w14:paraId="1CD0FBAA" w14:textId="22B33A7F" w:rsidR="005E7F6D" w:rsidRPr="00434422" w:rsidRDefault="005E7F6D" w:rsidP="003A6C13">
            <w:pPr>
              <w:pStyle w:val="Text"/>
              <w:ind w:firstLine="0"/>
            </w:pPr>
            <w:r w:rsidRPr="00434422">
              <w:t>90.85</w:t>
            </w:r>
            <w:r w:rsidR="006664B1" w:rsidRPr="00434422">
              <w:t>(7)</w:t>
            </w:r>
          </w:p>
        </w:tc>
        <w:tc>
          <w:tcPr>
            <w:tcW w:w="0" w:type="auto"/>
          </w:tcPr>
          <w:p w14:paraId="1853708B" w14:textId="57894F44" w:rsidR="005E7F6D" w:rsidRPr="00434422" w:rsidRDefault="005E7F6D" w:rsidP="003A6C13">
            <w:pPr>
              <w:pStyle w:val="Text"/>
              <w:ind w:firstLine="0"/>
            </w:pPr>
            <w:r w:rsidRPr="00434422">
              <w:t>17.60</w:t>
            </w:r>
            <w:r w:rsidR="00D02892" w:rsidRPr="00434422">
              <w:t>(6)</w:t>
            </w:r>
          </w:p>
        </w:tc>
        <w:tc>
          <w:tcPr>
            <w:tcW w:w="0" w:type="auto"/>
          </w:tcPr>
          <w:p w14:paraId="5411386C" w14:textId="79525885" w:rsidR="005E7F6D" w:rsidRPr="00434422" w:rsidRDefault="005E7F6D" w:rsidP="003A6C13">
            <w:pPr>
              <w:pStyle w:val="Text"/>
              <w:ind w:firstLine="0"/>
            </w:pPr>
            <w:r w:rsidRPr="00434422">
              <w:t>4.19</w:t>
            </w:r>
            <w:r w:rsidR="0097031F" w:rsidRPr="00434422">
              <w:t>(6)</w:t>
            </w:r>
          </w:p>
        </w:tc>
      </w:tr>
      <w:tr w:rsidR="005E7F6D" w:rsidRPr="00434422" w14:paraId="2F7DA95F" w14:textId="77777777" w:rsidTr="00965DA5">
        <w:trPr>
          <w:jc w:val="center"/>
        </w:trPr>
        <w:tc>
          <w:tcPr>
            <w:tcW w:w="0" w:type="auto"/>
          </w:tcPr>
          <w:p w14:paraId="4319CFB9" w14:textId="1FE10120" w:rsidR="005E7F6D" w:rsidRPr="00434422" w:rsidRDefault="005E7F6D" w:rsidP="003A6C13">
            <w:pPr>
              <w:pStyle w:val="Text"/>
              <w:ind w:firstLine="0"/>
            </w:pPr>
            <w:r w:rsidRPr="00434422">
              <w:t>Jia</w:t>
            </w:r>
            <w:r w:rsidR="004A1B05" w:rsidRPr="00434422">
              <w:t xml:space="preserve"> </w:t>
            </w:r>
            <w:r w:rsidR="003A4FAF"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3A4FAF" w:rsidRPr="00434422">
              <w:fldChar w:fldCharType="separate"/>
            </w:r>
            <w:r w:rsidR="00175224" w:rsidRPr="00434422">
              <w:rPr>
                <w:noProof/>
              </w:rPr>
              <w:t>[21]</w:t>
            </w:r>
            <w:r w:rsidR="003A4FAF" w:rsidRPr="00434422">
              <w:fldChar w:fldCharType="end"/>
            </w:r>
          </w:p>
        </w:tc>
        <w:tc>
          <w:tcPr>
            <w:tcW w:w="0" w:type="auto"/>
          </w:tcPr>
          <w:p w14:paraId="5042BCAE" w14:textId="591106F3" w:rsidR="005E7F6D" w:rsidRPr="00434422" w:rsidRDefault="005E7F6D" w:rsidP="003A6C13">
            <w:pPr>
              <w:pStyle w:val="Text"/>
              <w:ind w:firstLine="0"/>
            </w:pPr>
            <w:r w:rsidRPr="00434422">
              <w:t>85.34</w:t>
            </w:r>
            <w:r w:rsidR="00480E6C" w:rsidRPr="00434422">
              <w:t>(8)</w:t>
            </w:r>
          </w:p>
        </w:tc>
        <w:tc>
          <w:tcPr>
            <w:tcW w:w="0" w:type="auto"/>
          </w:tcPr>
          <w:p w14:paraId="2B4D3C33" w14:textId="4DC015C4" w:rsidR="005E7F6D" w:rsidRPr="00434422" w:rsidRDefault="005E7F6D" w:rsidP="003A6C13">
            <w:pPr>
              <w:pStyle w:val="Text"/>
              <w:ind w:firstLine="0"/>
            </w:pPr>
            <w:r w:rsidRPr="00434422">
              <w:t>86.06</w:t>
            </w:r>
            <w:r w:rsidR="006664B1" w:rsidRPr="00434422">
              <w:t>(8)</w:t>
            </w:r>
          </w:p>
        </w:tc>
        <w:tc>
          <w:tcPr>
            <w:tcW w:w="0" w:type="auto"/>
          </w:tcPr>
          <w:p w14:paraId="4D0B33F6" w14:textId="2CD343C5" w:rsidR="005E7F6D" w:rsidRPr="00434422" w:rsidRDefault="005E7F6D" w:rsidP="003A6C13">
            <w:pPr>
              <w:pStyle w:val="Text"/>
              <w:ind w:firstLine="0"/>
            </w:pPr>
            <w:r w:rsidRPr="00434422">
              <w:t>16.25</w:t>
            </w:r>
            <w:r w:rsidR="00D02892" w:rsidRPr="00434422">
              <w:t>(8)</w:t>
            </w:r>
          </w:p>
        </w:tc>
        <w:tc>
          <w:tcPr>
            <w:tcW w:w="0" w:type="auto"/>
          </w:tcPr>
          <w:p w14:paraId="41D5507D" w14:textId="39104879" w:rsidR="005E7F6D" w:rsidRPr="00434422" w:rsidRDefault="005E7F6D" w:rsidP="003A6C13">
            <w:pPr>
              <w:pStyle w:val="Text"/>
              <w:ind w:firstLine="0"/>
            </w:pPr>
            <w:r w:rsidRPr="00434422">
              <w:t>8.18</w:t>
            </w:r>
            <w:r w:rsidR="0097031F" w:rsidRPr="00434422">
              <w:t>(8)</w:t>
            </w:r>
          </w:p>
        </w:tc>
      </w:tr>
      <w:tr w:rsidR="005E7F6D" w:rsidRPr="00434422" w14:paraId="6F82706C" w14:textId="77777777" w:rsidTr="00965DA5">
        <w:trPr>
          <w:jc w:val="center"/>
        </w:trPr>
        <w:tc>
          <w:tcPr>
            <w:tcW w:w="0" w:type="auto"/>
          </w:tcPr>
          <w:p w14:paraId="02D772D0" w14:textId="0923921B" w:rsidR="005E7F6D" w:rsidRPr="00434422" w:rsidRDefault="005E7F6D" w:rsidP="003A6C13">
            <w:pPr>
              <w:pStyle w:val="Text"/>
              <w:ind w:firstLine="0"/>
            </w:pPr>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1E5C4C1D" w14:textId="2C0FB9C7" w:rsidR="005E7F6D" w:rsidRPr="00434422" w:rsidRDefault="005E7F6D" w:rsidP="003A6C13">
            <w:pPr>
              <w:pStyle w:val="Text"/>
              <w:ind w:firstLine="0"/>
            </w:pPr>
            <w:r w:rsidRPr="00434422">
              <w:t>89.53</w:t>
            </w:r>
            <w:r w:rsidR="00480E6C" w:rsidRPr="00434422">
              <w:t>(6)</w:t>
            </w:r>
          </w:p>
        </w:tc>
        <w:tc>
          <w:tcPr>
            <w:tcW w:w="0" w:type="auto"/>
          </w:tcPr>
          <w:p w14:paraId="55E0B101" w14:textId="12105784" w:rsidR="005E7F6D" w:rsidRPr="00434422" w:rsidRDefault="005E7F6D" w:rsidP="003A6C13">
            <w:pPr>
              <w:pStyle w:val="Text"/>
              <w:ind w:firstLine="0"/>
            </w:pPr>
            <w:r w:rsidRPr="00434422">
              <w:t>91.73</w:t>
            </w:r>
            <w:r w:rsidR="006664B1" w:rsidRPr="00434422">
              <w:t>(4)</w:t>
            </w:r>
          </w:p>
        </w:tc>
        <w:tc>
          <w:tcPr>
            <w:tcW w:w="0" w:type="auto"/>
          </w:tcPr>
          <w:p w14:paraId="27F3543F" w14:textId="48A6A620" w:rsidR="005E7F6D" w:rsidRPr="00434422" w:rsidRDefault="005E7F6D" w:rsidP="003A6C13">
            <w:pPr>
              <w:pStyle w:val="Text"/>
              <w:ind w:firstLine="0"/>
            </w:pPr>
            <w:r w:rsidRPr="00434422">
              <w:t>17.91</w:t>
            </w:r>
            <w:r w:rsidR="00D02892" w:rsidRPr="00434422">
              <w:t>(3)</w:t>
            </w:r>
          </w:p>
        </w:tc>
        <w:tc>
          <w:tcPr>
            <w:tcW w:w="0" w:type="auto"/>
          </w:tcPr>
          <w:p w14:paraId="3CF3C968" w14:textId="27F51C91" w:rsidR="005E7F6D" w:rsidRPr="00434422" w:rsidRDefault="005E7F6D" w:rsidP="003A6C13">
            <w:pPr>
              <w:pStyle w:val="Text"/>
              <w:ind w:firstLine="0"/>
            </w:pPr>
            <w:r w:rsidRPr="00434422">
              <w:t>3.55</w:t>
            </w:r>
            <w:r w:rsidR="0097031F" w:rsidRPr="00434422">
              <w:t>(3)</w:t>
            </w:r>
          </w:p>
        </w:tc>
      </w:tr>
      <w:tr w:rsidR="004A0A27" w:rsidRPr="00434422" w14:paraId="76D6255B" w14:textId="77777777" w:rsidTr="00965DA5">
        <w:trPr>
          <w:jc w:val="center"/>
        </w:trPr>
        <w:tc>
          <w:tcPr>
            <w:tcW w:w="0" w:type="auto"/>
          </w:tcPr>
          <w:p w14:paraId="69B004E7" w14:textId="4D7DFF49" w:rsidR="004A0A27" w:rsidRPr="00434422" w:rsidRDefault="004A0A27" w:rsidP="003A6C13">
            <w:pPr>
              <w:pStyle w:val="Text"/>
              <w:ind w:firstLine="0"/>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20B90C21" w14:textId="2D72A851" w:rsidR="004A0A27" w:rsidRPr="00434422" w:rsidRDefault="004A0A27" w:rsidP="003A6C13">
            <w:pPr>
              <w:pStyle w:val="Text"/>
              <w:ind w:firstLine="0"/>
              <w:rPr>
                <w:i/>
                <w:iCs/>
              </w:rPr>
            </w:pPr>
            <w:r w:rsidRPr="00434422">
              <w:rPr>
                <w:i/>
                <w:iCs/>
              </w:rPr>
              <w:t>90.73</w:t>
            </w:r>
            <w:r w:rsidR="00480E6C" w:rsidRPr="00434422">
              <w:rPr>
                <w:i/>
                <w:iCs/>
              </w:rPr>
              <w:t>(3)</w:t>
            </w:r>
          </w:p>
        </w:tc>
        <w:tc>
          <w:tcPr>
            <w:tcW w:w="0" w:type="auto"/>
          </w:tcPr>
          <w:p w14:paraId="76130B47" w14:textId="41339F33" w:rsidR="004A0A27" w:rsidRPr="00434422" w:rsidRDefault="004A0A27" w:rsidP="003A6C13">
            <w:pPr>
              <w:pStyle w:val="Text"/>
              <w:ind w:firstLine="0"/>
              <w:rPr>
                <w:i/>
                <w:iCs/>
              </w:rPr>
            </w:pPr>
            <w:r w:rsidRPr="00434422">
              <w:rPr>
                <w:i/>
                <w:iCs/>
              </w:rPr>
              <w:t>92.58</w:t>
            </w:r>
            <w:r w:rsidR="006664B1" w:rsidRPr="00434422">
              <w:rPr>
                <w:i/>
                <w:iCs/>
              </w:rPr>
              <w:t>(3)</w:t>
            </w:r>
          </w:p>
        </w:tc>
        <w:tc>
          <w:tcPr>
            <w:tcW w:w="0" w:type="auto"/>
          </w:tcPr>
          <w:p w14:paraId="53A492F6" w14:textId="5F785D1E" w:rsidR="004A0A27" w:rsidRPr="00434422" w:rsidRDefault="004A0A27" w:rsidP="003A6C13">
            <w:pPr>
              <w:pStyle w:val="Text"/>
              <w:ind w:firstLine="0"/>
              <w:rPr>
                <w:i/>
                <w:iCs/>
              </w:rPr>
            </w:pPr>
            <w:r w:rsidRPr="00434422">
              <w:rPr>
                <w:i/>
                <w:iCs/>
              </w:rPr>
              <w:t>17.83</w:t>
            </w:r>
            <w:r w:rsidR="00D02892" w:rsidRPr="00434422">
              <w:rPr>
                <w:i/>
                <w:iCs/>
              </w:rPr>
              <w:t>(4)</w:t>
            </w:r>
          </w:p>
        </w:tc>
        <w:tc>
          <w:tcPr>
            <w:tcW w:w="0" w:type="auto"/>
          </w:tcPr>
          <w:p w14:paraId="6BA6BE0F" w14:textId="6A489E1D" w:rsidR="004A0A27" w:rsidRPr="00434422" w:rsidRDefault="004A0A27" w:rsidP="003A6C13">
            <w:pPr>
              <w:pStyle w:val="Text"/>
              <w:ind w:firstLine="0"/>
              <w:rPr>
                <w:i/>
                <w:iCs/>
              </w:rPr>
            </w:pPr>
            <w:r w:rsidRPr="00434422">
              <w:rPr>
                <w:i/>
                <w:iCs/>
              </w:rPr>
              <w:t>3.58</w:t>
            </w:r>
            <w:r w:rsidR="0097031F" w:rsidRPr="00434422">
              <w:rPr>
                <w:i/>
                <w:iCs/>
              </w:rPr>
              <w:t>(5)</w:t>
            </w:r>
          </w:p>
        </w:tc>
      </w:tr>
      <w:tr w:rsidR="005E7F6D" w:rsidRPr="00434422" w14:paraId="7CF09210" w14:textId="77777777" w:rsidTr="00965DA5">
        <w:trPr>
          <w:jc w:val="center"/>
        </w:trPr>
        <w:tc>
          <w:tcPr>
            <w:tcW w:w="0" w:type="auto"/>
          </w:tcPr>
          <w:p w14:paraId="7A1FD0AC" w14:textId="77777777" w:rsidR="005E7F6D" w:rsidRPr="00434422" w:rsidRDefault="005E7F6D" w:rsidP="003A6C13">
            <w:pPr>
              <w:pStyle w:val="Text"/>
              <w:ind w:firstLine="0"/>
            </w:pPr>
            <w:r w:rsidRPr="00434422">
              <w:rPr>
                <w:i/>
                <w:iCs/>
              </w:rPr>
              <w:t>DD-GAN</w:t>
            </w:r>
          </w:p>
        </w:tc>
        <w:tc>
          <w:tcPr>
            <w:tcW w:w="0" w:type="auto"/>
          </w:tcPr>
          <w:p w14:paraId="319556FD" w14:textId="4BA07C5B" w:rsidR="005E7F6D" w:rsidRPr="00434422" w:rsidRDefault="005E7F6D" w:rsidP="003A6C13">
            <w:pPr>
              <w:pStyle w:val="Text"/>
              <w:ind w:firstLine="0"/>
            </w:pPr>
            <w:r w:rsidRPr="00434422">
              <w:rPr>
                <w:i/>
                <w:iCs/>
              </w:rPr>
              <w:t>90.98 (2)</w:t>
            </w:r>
          </w:p>
        </w:tc>
        <w:tc>
          <w:tcPr>
            <w:tcW w:w="0" w:type="auto"/>
          </w:tcPr>
          <w:p w14:paraId="4936EF2B" w14:textId="77777777" w:rsidR="005E7F6D" w:rsidRPr="00434422" w:rsidRDefault="005E7F6D" w:rsidP="003A6C13">
            <w:pPr>
              <w:pStyle w:val="Text"/>
              <w:ind w:firstLine="0"/>
            </w:pPr>
            <w:r w:rsidRPr="00434422">
              <w:rPr>
                <w:i/>
                <w:iCs/>
              </w:rPr>
              <w:t>92.65 (2)</w:t>
            </w:r>
          </w:p>
        </w:tc>
        <w:tc>
          <w:tcPr>
            <w:tcW w:w="0" w:type="auto"/>
          </w:tcPr>
          <w:p w14:paraId="5B82147E" w14:textId="77777777" w:rsidR="005E7F6D" w:rsidRPr="00434422" w:rsidRDefault="005E7F6D" w:rsidP="003A6C13">
            <w:pPr>
              <w:pStyle w:val="Text"/>
              <w:ind w:firstLine="0"/>
            </w:pPr>
            <w:r w:rsidRPr="00434422">
              <w:rPr>
                <w:b/>
                <w:bCs/>
                <w:i/>
                <w:iCs/>
              </w:rPr>
              <w:t>18.34 (1)</w:t>
            </w:r>
          </w:p>
        </w:tc>
        <w:tc>
          <w:tcPr>
            <w:tcW w:w="0" w:type="auto"/>
          </w:tcPr>
          <w:p w14:paraId="285917BE" w14:textId="3F1D82A6" w:rsidR="005E7F6D" w:rsidRPr="00434422" w:rsidRDefault="005E7F6D" w:rsidP="003A6C13">
            <w:pPr>
              <w:pStyle w:val="Text"/>
              <w:ind w:firstLine="0"/>
            </w:pPr>
            <w:r w:rsidRPr="00434422">
              <w:rPr>
                <w:i/>
                <w:iCs/>
              </w:rPr>
              <w:t>3.44 (2)</w:t>
            </w:r>
          </w:p>
        </w:tc>
      </w:tr>
    </w:tbl>
    <w:p w14:paraId="5800C308" w14:textId="31598C21" w:rsidR="005E7F6D" w:rsidRPr="00434422" w:rsidRDefault="005E7F6D" w:rsidP="005E7F6D">
      <w:pPr>
        <w:pStyle w:val="Text"/>
        <w:ind w:firstLine="0"/>
      </w:pPr>
    </w:p>
    <w:p w14:paraId="61DDFF4D" w14:textId="77777777" w:rsidR="00B87F34" w:rsidRPr="00434422" w:rsidRDefault="00B87F34" w:rsidP="00B87F34">
      <w:pPr>
        <w:jc w:val="center"/>
        <w:rPr>
          <w:sz w:val="16"/>
          <w:szCs w:val="16"/>
        </w:rPr>
      </w:pPr>
      <w:r w:rsidRPr="00434422">
        <w:rPr>
          <w:rStyle w:val="Heading1Char"/>
          <w:sz w:val="16"/>
          <w:szCs w:val="16"/>
        </w:rPr>
        <w:t>TABLE V</w:t>
      </w:r>
      <w:r w:rsidRPr="00434422">
        <w:rPr>
          <w:sz w:val="16"/>
          <w:szCs w:val="16"/>
        </w:rPr>
        <w:t xml:space="preserve"> </w:t>
      </w:r>
    </w:p>
    <w:p w14:paraId="536196AB" w14:textId="078A2A29"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H-DIBCO 2018 DATASET</w:t>
      </w:r>
    </w:p>
    <w:tbl>
      <w:tblPr>
        <w:tblStyle w:val="TableGrid"/>
        <w:tblW w:w="0" w:type="auto"/>
        <w:jc w:val="center"/>
        <w:tblLook w:val="04A0" w:firstRow="1" w:lastRow="0" w:firstColumn="1" w:lastColumn="0" w:noHBand="0" w:noVBand="1"/>
      </w:tblPr>
      <w:tblGrid>
        <w:gridCol w:w="1399"/>
        <w:gridCol w:w="950"/>
        <w:gridCol w:w="950"/>
        <w:gridCol w:w="950"/>
        <w:gridCol w:w="950"/>
      </w:tblGrid>
      <w:tr w:rsidR="005E7F6D" w:rsidRPr="00434422" w14:paraId="75634D92" w14:textId="77777777" w:rsidTr="00965DA5">
        <w:trPr>
          <w:jc w:val="center"/>
        </w:trPr>
        <w:tc>
          <w:tcPr>
            <w:tcW w:w="0" w:type="auto"/>
          </w:tcPr>
          <w:p w14:paraId="3046ED90" w14:textId="77777777" w:rsidR="005E7F6D" w:rsidRPr="00434422" w:rsidRDefault="005E7F6D" w:rsidP="003A6C13">
            <w:pPr>
              <w:pStyle w:val="Text"/>
              <w:ind w:firstLine="0"/>
            </w:pPr>
            <w:r w:rsidRPr="00434422">
              <w:rPr>
                <w:b/>
                <w:bCs/>
              </w:rPr>
              <w:t>Method</w:t>
            </w:r>
          </w:p>
        </w:tc>
        <w:tc>
          <w:tcPr>
            <w:tcW w:w="0" w:type="auto"/>
          </w:tcPr>
          <w:p w14:paraId="2C14771E" w14:textId="77777777" w:rsidR="005E7F6D" w:rsidRPr="00434422" w:rsidRDefault="005E7F6D" w:rsidP="003A6C13">
            <w:pPr>
              <w:pStyle w:val="Text"/>
              <w:ind w:firstLine="0"/>
            </w:pPr>
            <w:r w:rsidRPr="00434422">
              <w:rPr>
                <w:b/>
                <w:bCs/>
              </w:rPr>
              <w:t>FM</w:t>
            </w:r>
          </w:p>
        </w:tc>
        <w:tc>
          <w:tcPr>
            <w:tcW w:w="0" w:type="auto"/>
          </w:tcPr>
          <w:p w14:paraId="282A9084" w14:textId="77777777" w:rsidR="005E7F6D" w:rsidRPr="00434422" w:rsidRDefault="005E7F6D" w:rsidP="003A6C13">
            <w:pPr>
              <w:pStyle w:val="Text"/>
              <w:ind w:firstLine="0"/>
            </w:pPr>
            <w:r w:rsidRPr="00434422">
              <w:rPr>
                <w:b/>
                <w:bCs/>
              </w:rPr>
              <w:t>P-FM</w:t>
            </w:r>
          </w:p>
        </w:tc>
        <w:tc>
          <w:tcPr>
            <w:tcW w:w="0" w:type="auto"/>
          </w:tcPr>
          <w:p w14:paraId="03F6F0E6" w14:textId="77777777" w:rsidR="005E7F6D" w:rsidRPr="00434422" w:rsidRDefault="005E7F6D" w:rsidP="003A6C13">
            <w:pPr>
              <w:pStyle w:val="Text"/>
              <w:ind w:firstLine="0"/>
            </w:pPr>
            <w:r w:rsidRPr="00434422">
              <w:rPr>
                <w:b/>
                <w:bCs/>
              </w:rPr>
              <w:t>PSNR</w:t>
            </w:r>
          </w:p>
        </w:tc>
        <w:tc>
          <w:tcPr>
            <w:tcW w:w="0" w:type="auto"/>
          </w:tcPr>
          <w:p w14:paraId="33844BF9" w14:textId="77777777" w:rsidR="005E7F6D" w:rsidRPr="00434422" w:rsidRDefault="005E7F6D" w:rsidP="003A6C13">
            <w:pPr>
              <w:pStyle w:val="Text"/>
              <w:ind w:firstLine="0"/>
            </w:pPr>
            <w:r w:rsidRPr="00434422">
              <w:rPr>
                <w:b/>
                <w:bCs/>
              </w:rPr>
              <w:t>DRD</w:t>
            </w:r>
          </w:p>
        </w:tc>
      </w:tr>
      <w:tr w:rsidR="005E7F6D" w:rsidRPr="00434422" w14:paraId="4BE0A7B8" w14:textId="77777777" w:rsidTr="00965DA5">
        <w:trPr>
          <w:jc w:val="center"/>
        </w:trPr>
        <w:tc>
          <w:tcPr>
            <w:tcW w:w="0" w:type="auto"/>
          </w:tcPr>
          <w:p w14:paraId="7DA3CA21" w14:textId="77777777" w:rsidR="005E7F6D" w:rsidRPr="00434422" w:rsidRDefault="005E7F6D" w:rsidP="003A6C13">
            <w:pPr>
              <w:pStyle w:val="Text"/>
              <w:ind w:firstLine="0"/>
            </w:pPr>
            <w:r w:rsidRPr="00434422">
              <w:t>Comp #1</w:t>
            </w:r>
          </w:p>
        </w:tc>
        <w:tc>
          <w:tcPr>
            <w:tcW w:w="0" w:type="auto"/>
          </w:tcPr>
          <w:p w14:paraId="0F8E4A01" w14:textId="3B240367" w:rsidR="005E7F6D" w:rsidRPr="00434422" w:rsidRDefault="005E7F6D" w:rsidP="003A6C13">
            <w:pPr>
              <w:pStyle w:val="Text"/>
              <w:ind w:firstLine="0"/>
            </w:pPr>
            <w:r w:rsidRPr="00434422">
              <w:rPr>
                <w:b/>
                <w:bCs/>
              </w:rPr>
              <w:t>88.34</w:t>
            </w:r>
            <w:r w:rsidR="001A4958" w:rsidRPr="00434422">
              <w:rPr>
                <w:b/>
                <w:bCs/>
              </w:rPr>
              <w:t>(1)</w:t>
            </w:r>
          </w:p>
        </w:tc>
        <w:tc>
          <w:tcPr>
            <w:tcW w:w="0" w:type="auto"/>
          </w:tcPr>
          <w:p w14:paraId="60B9BF22" w14:textId="15C18FD0" w:rsidR="005E7F6D" w:rsidRPr="00434422" w:rsidRDefault="005E7F6D" w:rsidP="003A6C13">
            <w:pPr>
              <w:pStyle w:val="Text"/>
              <w:ind w:firstLine="0"/>
            </w:pPr>
            <w:r w:rsidRPr="00434422">
              <w:rPr>
                <w:b/>
                <w:bCs/>
              </w:rPr>
              <w:t>90.24</w:t>
            </w:r>
            <w:r w:rsidR="00167286" w:rsidRPr="00434422">
              <w:rPr>
                <w:b/>
                <w:bCs/>
              </w:rPr>
              <w:t>(2)</w:t>
            </w:r>
          </w:p>
        </w:tc>
        <w:tc>
          <w:tcPr>
            <w:tcW w:w="0" w:type="auto"/>
          </w:tcPr>
          <w:p w14:paraId="50E67316" w14:textId="1BF22681" w:rsidR="005E7F6D" w:rsidRPr="00434422" w:rsidRDefault="005E7F6D" w:rsidP="003A6C13">
            <w:pPr>
              <w:pStyle w:val="Text"/>
              <w:ind w:firstLine="0"/>
            </w:pPr>
            <w:r w:rsidRPr="00434422">
              <w:rPr>
                <w:b/>
                <w:bCs/>
              </w:rPr>
              <w:t>19.11</w:t>
            </w:r>
            <w:r w:rsidR="00D21BE8" w:rsidRPr="00434422">
              <w:rPr>
                <w:b/>
                <w:bCs/>
              </w:rPr>
              <w:t>(1)</w:t>
            </w:r>
          </w:p>
        </w:tc>
        <w:tc>
          <w:tcPr>
            <w:tcW w:w="0" w:type="auto"/>
          </w:tcPr>
          <w:p w14:paraId="33D9F6DF" w14:textId="10311F89" w:rsidR="005E7F6D" w:rsidRPr="00434422" w:rsidRDefault="005E7F6D" w:rsidP="003A6C13">
            <w:pPr>
              <w:pStyle w:val="Text"/>
              <w:ind w:firstLine="0"/>
            </w:pPr>
            <w:r w:rsidRPr="00434422">
              <w:rPr>
                <w:b/>
                <w:bCs/>
              </w:rPr>
              <w:t>4.92</w:t>
            </w:r>
            <w:r w:rsidR="000E5D5C" w:rsidRPr="00434422">
              <w:rPr>
                <w:b/>
                <w:bCs/>
              </w:rPr>
              <w:t>(2)</w:t>
            </w:r>
          </w:p>
        </w:tc>
      </w:tr>
      <w:tr w:rsidR="005E7F6D" w:rsidRPr="00434422" w14:paraId="2C9AD993" w14:textId="77777777" w:rsidTr="00965DA5">
        <w:trPr>
          <w:jc w:val="center"/>
        </w:trPr>
        <w:tc>
          <w:tcPr>
            <w:tcW w:w="0" w:type="auto"/>
          </w:tcPr>
          <w:p w14:paraId="048F2E77" w14:textId="77777777" w:rsidR="005E7F6D" w:rsidRPr="00434422" w:rsidRDefault="005E7F6D" w:rsidP="003A6C13">
            <w:pPr>
              <w:pStyle w:val="Text"/>
              <w:ind w:firstLine="0"/>
            </w:pPr>
            <w:r w:rsidRPr="00434422">
              <w:t>Comp #2</w:t>
            </w:r>
          </w:p>
        </w:tc>
        <w:tc>
          <w:tcPr>
            <w:tcW w:w="0" w:type="auto"/>
          </w:tcPr>
          <w:p w14:paraId="03F63EEF" w14:textId="050AE093" w:rsidR="005E7F6D" w:rsidRPr="00434422" w:rsidRDefault="005E7F6D" w:rsidP="003A6C13">
            <w:pPr>
              <w:pStyle w:val="Text"/>
              <w:ind w:firstLine="0"/>
            </w:pPr>
            <w:r w:rsidRPr="00434422">
              <w:t>73.45</w:t>
            </w:r>
            <w:r w:rsidR="001A4958" w:rsidRPr="00434422">
              <w:t>(4)</w:t>
            </w:r>
          </w:p>
        </w:tc>
        <w:tc>
          <w:tcPr>
            <w:tcW w:w="0" w:type="auto"/>
          </w:tcPr>
          <w:p w14:paraId="18D9170A" w14:textId="00E73C10" w:rsidR="005E7F6D" w:rsidRPr="00434422" w:rsidRDefault="005E7F6D" w:rsidP="003A6C13">
            <w:pPr>
              <w:pStyle w:val="Text"/>
              <w:ind w:firstLine="0"/>
            </w:pPr>
            <w:r w:rsidRPr="00434422">
              <w:t>75.94</w:t>
            </w:r>
            <w:r w:rsidR="00167286" w:rsidRPr="00434422">
              <w:t>(4)</w:t>
            </w:r>
          </w:p>
        </w:tc>
        <w:tc>
          <w:tcPr>
            <w:tcW w:w="0" w:type="auto"/>
          </w:tcPr>
          <w:p w14:paraId="5B55A7A8" w14:textId="03DAF507" w:rsidR="005E7F6D" w:rsidRPr="00434422" w:rsidRDefault="005E7F6D" w:rsidP="003A6C13">
            <w:pPr>
              <w:pStyle w:val="Text"/>
              <w:ind w:firstLine="0"/>
            </w:pPr>
            <w:r w:rsidRPr="00434422">
              <w:t>14.62</w:t>
            </w:r>
            <w:r w:rsidR="00D21BE8" w:rsidRPr="00434422">
              <w:t>(4)</w:t>
            </w:r>
          </w:p>
        </w:tc>
        <w:tc>
          <w:tcPr>
            <w:tcW w:w="0" w:type="auto"/>
          </w:tcPr>
          <w:p w14:paraId="000DCDBF" w14:textId="625AA3A8" w:rsidR="005E7F6D" w:rsidRPr="00434422" w:rsidRDefault="005E7F6D" w:rsidP="003A6C13">
            <w:pPr>
              <w:pStyle w:val="Text"/>
              <w:ind w:firstLine="0"/>
            </w:pPr>
            <w:r w:rsidRPr="00434422">
              <w:t>26.24</w:t>
            </w:r>
            <w:r w:rsidR="000E5D5C" w:rsidRPr="00434422">
              <w:t>(7)</w:t>
            </w:r>
          </w:p>
        </w:tc>
      </w:tr>
      <w:tr w:rsidR="005E7F6D" w:rsidRPr="00434422" w14:paraId="0493FA41" w14:textId="77777777" w:rsidTr="00965DA5">
        <w:trPr>
          <w:jc w:val="center"/>
        </w:trPr>
        <w:tc>
          <w:tcPr>
            <w:tcW w:w="0" w:type="auto"/>
          </w:tcPr>
          <w:p w14:paraId="4B99B74B" w14:textId="77777777" w:rsidR="005E7F6D" w:rsidRPr="00434422" w:rsidRDefault="005E7F6D" w:rsidP="003A6C13">
            <w:pPr>
              <w:pStyle w:val="Text"/>
              <w:ind w:firstLine="0"/>
            </w:pPr>
            <w:r w:rsidRPr="00434422">
              <w:t>Comp #3</w:t>
            </w:r>
          </w:p>
        </w:tc>
        <w:tc>
          <w:tcPr>
            <w:tcW w:w="0" w:type="auto"/>
          </w:tcPr>
          <w:p w14:paraId="63198605" w14:textId="1A6A744B" w:rsidR="005E7F6D" w:rsidRPr="00434422" w:rsidRDefault="005E7F6D" w:rsidP="003A6C13">
            <w:pPr>
              <w:pStyle w:val="Text"/>
              <w:ind w:firstLine="0"/>
            </w:pPr>
            <w:r w:rsidRPr="00434422">
              <w:t>70.01</w:t>
            </w:r>
            <w:r w:rsidR="001A4958" w:rsidRPr="00434422">
              <w:t>(5)</w:t>
            </w:r>
          </w:p>
        </w:tc>
        <w:tc>
          <w:tcPr>
            <w:tcW w:w="0" w:type="auto"/>
          </w:tcPr>
          <w:p w14:paraId="65375C7C" w14:textId="324B8056" w:rsidR="005E7F6D" w:rsidRPr="00434422" w:rsidRDefault="005E7F6D" w:rsidP="003A6C13">
            <w:pPr>
              <w:pStyle w:val="Text"/>
              <w:ind w:firstLine="0"/>
            </w:pPr>
            <w:r w:rsidRPr="00434422">
              <w:t>74.68</w:t>
            </w:r>
            <w:r w:rsidR="00167286" w:rsidRPr="00434422">
              <w:t>(5)</w:t>
            </w:r>
          </w:p>
        </w:tc>
        <w:tc>
          <w:tcPr>
            <w:tcW w:w="0" w:type="auto"/>
          </w:tcPr>
          <w:p w14:paraId="17E3E5C1" w14:textId="13A3C3E3" w:rsidR="005E7F6D" w:rsidRPr="00434422" w:rsidRDefault="005E7F6D" w:rsidP="003A6C13">
            <w:pPr>
              <w:pStyle w:val="Text"/>
              <w:ind w:firstLine="0"/>
            </w:pPr>
            <w:r w:rsidRPr="00434422">
              <w:t>13.58</w:t>
            </w:r>
            <w:r w:rsidR="00D21BE8" w:rsidRPr="00434422">
              <w:t>(5)</w:t>
            </w:r>
          </w:p>
        </w:tc>
        <w:tc>
          <w:tcPr>
            <w:tcW w:w="0" w:type="auto"/>
          </w:tcPr>
          <w:p w14:paraId="1CF1D563" w14:textId="2AC99CC9" w:rsidR="005E7F6D" w:rsidRPr="00434422" w:rsidRDefault="005E7F6D" w:rsidP="003A6C13">
            <w:pPr>
              <w:pStyle w:val="Text"/>
              <w:ind w:firstLine="0"/>
            </w:pPr>
            <w:r w:rsidRPr="00434422">
              <w:t>17.45</w:t>
            </w:r>
            <w:r w:rsidR="000E5D5C" w:rsidRPr="00434422">
              <w:t>(5)</w:t>
            </w:r>
          </w:p>
        </w:tc>
      </w:tr>
      <w:tr w:rsidR="005E7F6D" w:rsidRPr="00434422" w14:paraId="17901DF3" w14:textId="77777777" w:rsidTr="00965DA5">
        <w:trPr>
          <w:jc w:val="center"/>
        </w:trPr>
        <w:tc>
          <w:tcPr>
            <w:tcW w:w="0" w:type="auto"/>
          </w:tcPr>
          <w:p w14:paraId="3BF4476F" w14:textId="77777777" w:rsidR="005E7F6D" w:rsidRPr="00434422" w:rsidRDefault="005E7F6D" w:rsidP="003A6C13">
            <w:pPr>
              <w:pStyle w:val="Text"/>
              <w:ind w:firstLine="0"/>
            </w:pPr>
            <w:r w:rsidRPr="00434422">
              <w:t>Comp #4</w:t>
            </w:r>
          </w:p>
        </w:tc>
        <w:tc>
          <w:tcPr>
            <w:tcW w:w="0" w:type="auto"/>
          </w:tcPr>
          <w:p w14:paraId="25655387" w14:textId="104010EE" w:rsidR="005E7F6D" w:rsidRPr="00434422" w:rsidRDefault="005E7F6D" w:rsidP="003A6C13">
            <w:pPr>
              <w:pStyle w:val="Text"/>
              <w:ind w:firstLine="0"/>
            </w:pPr>
            <w:r w:rsidRPr="00434422">
              <w:t>64.52</w:t>
            </w:r>
            <w:r w:rsidR="001A4958" w:rsidRPr="00434422">
              <w:t>(6)</w:t>
            </w:r>
          </w:p>
        </w:tc>
        <w:tc>
          <w:tcPr>
            <w:tcW w:w="0" w:type="auto"/>
          </w:tcPr>
          <w:p w14:paraId="3B423297" w14:textId="04E1368E" w:rsidR="005E7F6D" w:rsidRPr="00434422" w:rsidRDefault="005E7F6D" w:rsidP="003A6C13">
            <w:pPr>
              <w:pStyle w:val="Text"/>
              <w:ind w:firstLine="0"/>
            </w:pPr>
            <w:r w:rsidRPr="00434422">
              <w:t>68.29</w:t>
            </w:r>
            <w:r w:rsidR="00167286" w:rsidRPr="00434422">
              <w:t>(6)</w:t>
            </w:r>
          </w:p>
        </w:tc>
        <w:tc>
          <w:tcPr>
            <w:tcW w:w="0" w:type="auto"/>
          </w:tcPr>
          <w:p w14:paraId="759BAECF" w14:textId="5F21C9F4" w:rsidR="005E7F6D" w:rsidRPr="00434422" w:rsidRDefault="005E7F6D" w:rsidP="003A6C13">
            <w:pPr>
              <w:pStyle w:val="Text"/>
              <w:ind w:firstLine="0"/>
            </w:pPr>
            <w:r w:rsidRPr="00434422">
              <w:t>13.57</w:t>
            </w:r>
            <w:r w:rsidR="00D21BE8" w:rsidRPr="00434422">
              <w:t>(6)</w:t>
            </w:r>
          </w:p>
        </w:tc>
        <w:tc>
          <w:tcPr>
            <w:tcW w:w="0" w:type="auto"/>
          </w:tcPr>
          <w:p w14:paraId="708E20E0" w14:textId="7D6D2BEF" w:rsidR="005E7F6D" w:rsidRPr="00434422" w:rsidRDefault="005E7F6D" w:rsidP="003A6C13">
            <w:pPr>
              <w:pStyle w:val="Text"/>
              <w:ind w:firstLine="0"/>
            </w:pPr>
            <w:r w:rsidRPr="00434422">
              <w:t>16.67</w:t>
            </w:r>
            <w:r w:rsidR="000E5D5C" w:rsidRPr="00434422">
              <w:t>(4)</w:t>
            </w:r>
          </w:p>
        </w:tc>
      </w:tr>
      <w:tr w:rsidR="005E7F6D" w:rsidRPr="00434422" w14:paraId="243DBA37" w14:textId="77777777" w:rsidTr="00965DA5">
        <w:trPr>
          <w:jc w:val="center"/>
        </w:trPr>
        <w:tc>
          <w:tcPr>
            <w:tcW w:w="0" w:type="auto"/>
          </w:tcPr>
          <w:p w14:paraId="0ED9AE66" w14:textId="77777777" w:rsidR="005E7F6D" w:rsidRPr="00434422" w:rsidRDefault="005E7F6D" w:rsidP="003A6C13">
            <w:pPr>
              <w:pStyle w:val="Text"/>
              <w:ind w:firstLine="0"/>
            </w:pPr>
            <w:r w:rsidRPr="00434422">
              <w:t>Comp #5</w:t>
            </w:r>
          </w:p>
        </w:tc>
        <w:tc>
          <w:tcPr>
            <w:tcW w:w="0" w:type="auto"/>
          </w:tcPr>
          <w:p w14:paraId="50043E98" w14:textId="06F72B70" w:rsidR="005E7F6D" w:rsidRPr="00434422" w:rsidRDefault="005E7F6D" w:rsidP="003A6C13">
            <w:pPr>
              <w:pStyle w:val="Text"/>
              <w:ind w:firstLine="0"/>
            </w:pPr>
            <w:r w:rsidRPr="00434422">
              <w:t>46.35</w:t>
            </w:r>
            <w:r w:rsidR="001A4958" w:rsidRPr="00434422">
              <w:t>(7)</w:t>
            </w:r>
          </w:p>
        </w:tc>
        <w:tc>
          <w:tcPr>
            <w:tcW w:w="0" w:type="auto"/>
          </w:tcPr>
          <w:p w14:paraId="4DE22842" w14:textId="68FD7B82" w:rsidR="005E7F6D" w:rsidRPr="00434422" w:rsidRDefault="005E7F6D" w:rsidP="003A6C13">
            <w:pPr>
              <w:pStyle w:val="Text"/>
              <w:ind w:firstLine="0"/>
            </w:pPr>
            <w:r w:rsidRPr="00434422">
              <w:t>51.39</w:t>
            </w:r>
            <w:r w:rsidR="00167286" w:rsidRPr="00434422">
              <w:t>(7)</w:t>
            </w:r>
          </w:p>
        </w:tc>
        <w:tc>
          <w:tcPr>
            <w:tcW w:w="0" w:type="auto"/>
          </w:tcPr>
          <w:p w14:paraId="782F3A0C" w14:textId="14EED6A0" w:rsidR="005E7F6D" w:rsidRPr="00434422" w:rsidRDefault="005E7F6D" w:rsidP="003A6C13">
            <w:pPr>
              <w:pStyle w:val="Text"/>
              <w:ind w:firstLine="0"/>
            </w:pPr>
            <w:r w:rsidRPr="00434422">
              <w:t>11.79</w:t>
            </w:r>
            <w:r w:rsidR="00D21BE8" w:rsidRPr="00434422">
              <w:t>(7)</w:t>
            </w:r>
          </w:p>
        </w:tc>
        <w:tc>
          <w:tcPr>
            <w:tcW w:w="0" w:type="auto"/>
          </w:tcPr>
          <w:p w14:paraId="46D2E8E7" w14:textId="43AE3BD4" w:rsidR="005E7F6D" w:rsidRPr="00434422" w:rsidRDefault="005E7F6D" w:rsidP="003A6C13">
            <w:pPr>
              <w:pStyle w:val="Text"/>
              <w:ind w:firstLine="0"/>
            </w:pPr>
            <w:r w:rsidRPr="00434422">
              <w:t>24.56</w:t>
            </w:r>
            <w:r w:rsidR="000E5D5C" w:rsidRPr="00434422">
              <w:t>(6)</w:t>
            </w:r>
          </w:p>
        </w:tc>
      </w:tr>
      <w:tr w:rsidR="00496352" w:rsidRPr="00434422" w14:paraId="303DBD9B" w14:textId="77777777" w:rsidTr="00965DA5">
        <w:trPr>
          <w:jc w:val="center"/>
        </w:trPr>
        <w:tc>
          <w:tcPr>
            <w:tcW w:w="0" w:type="auto"/>
          </w:tcPr>
          <w:p w14:paraId="3D19FC26" w14:textId="32A4B1F0" w:rsidR="00496352" w:rsidRPr="00434422" w:rsidRDefault="00496352" w:rsidP="003A6C13">
            <w:pPr>
              <w:pStyle w:val="Text"/>
              <w:ind w:firstLine="0"/>
              <w:rPr>
                <w:i/>
                <w:iCs/>
              </w:rPr>
            </w:pPr>
            <w:r w:rsidRPr="00434422">
              <w:t>Zhao et.al.</w:t>
            </w:r>
            <w:r w:rsidR="0028442D"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28442D" w:rsidRPr="00434422">
              <w:fldChar w:fldCharType="separate"/>
            </w:r>
            <w:r w:rsidR="0028442D" w:rsidRPr="00434422">
              <w:rPr>
                <w:noProof/>
              </w:rPr>
              <w:t>[23]</w:t>
            </w:r>
            <w:r w:rsidR="0028442D" w:rsidRPr="00434422">
              <w:fldChar w:fldCharType="end"/>
            </w:r>
          </w:p>
        </w:tc>
        <w:tc>
          <w:tcPr>
            <w:tcW w:w="0" w:type="auto"/>
          </w:tcPr>
          <w:p w14:paraId="28EB08A9" w14:textId="1055F353" w:rsidR="00496352" w:rsidRPr="00434422" w:rsidRDefault="00496352" w:rsidP="003A6C13">
            <w:pPr>
              <w:pStyle w:val="Text"/>
              <w:ind w:firstLine="0"/>
              <w:rPr>
                <w:i/>
                <w:iCs/>
              </w:rPr>
            </w:pPr>
            <w:r w:rsidRPr="00434422">
              <w:rPr>
                <w:i/>
                <w:iCs/>
              </w:rPr>
              <w:t>87.73</w:t>
            </w:r>
            <w:r w:rsidR="001A4958" w:rsidRPr="00434422">
              <w:rPr>
                <w:i/>
                <w:iCs/>
              </w:rPr>
              <w:t>(2)</w:t>
            </w:r>
          </w:p>
        </w:tc>
        <w:tc>
          <w:tcPr>
            <w:tcW w:w="0" w:type="auto"/>
          </w:tcPr>
          <w:p w14:paraId="5BB8007A" w14:textId="5CF5547A" w:rsidR="00496352" w:rsidRPr="00434422" w:rsidRDefault="00496352" w:rsidP="003A6C13">
            <w:pPr>
              <w:pStyle w:val="Text"/>
              <w:ind w:firstLine="0"/>
              <w:rPr>
                <w:i/>
                <w:iCs/>
              </w:rPr>
            </w:pPr>
            <w:r w:rsidRPr="00434422">
              <w:rPr>
                <w:i/>
                <w:iCs/>
              </w:rPr>
              <w:t>90.60</w:t>
            </w:r>
            <w:r w:rsidR="00167286" w:rsidRPr="00434422">
              <w:rPr>
                <w:i/>
                <w:iCs/>
              </w:rPr>
              <w:t>(1)</w:t>
            </w:r>
          </w:p>
        </w:tc>
        <w:tc>
          <w:tcPr>
            <w:tcW w:w="0" w:type="auto"/>
          </w:tcPr>
          <w:p w14:paraId="3CF7344B" w14:textId="19105D9E" w:rsidR="00496352" w:rsidRPr="00434422" w:rsidRDefault="00496352" w:rsidP="003A6C13">
            <w:pPr>
              <w:pStyle w:val="Text"/>
              <w:ind w:firstLine="0"/>
              <w:rPr>
                <w:i/>
                <w:iCs/>
              </w:rPr>
            </w:pPr>
            <w:r w:rsidRPr="00434422">
              <w:rPr>
                <w:i/>
                <w:iCs/>
              </w:rPr>
              <w:t>18.37</w:t>
            </w:r>
            <w:r w:rsidR="00D21BE8" w:rsidRPr="00434422">
              <w:rPr>
                <w:i/>
                <w:iCs/>
              </w:rPr>
              <w:t>(2)</w:t>
            </w:r>
          </w:p>
        </w:tc>
        <w:tc>
          <w:tcPr>
            <w:tcW w:w="0" w:type="auto"/>
          </w:tcPr>
          <w:p w14:paraId="729DF144" w14:textId="792238C2" w:rsidR="00496352" w:rsidRPr="00434422" w:rsidRDefault="00496352" w:rsidP="003A6C13">
            <w:pPr>
              <w:pStyle w:val="Text"/>
              <w:ind w:firstLine="0"/>
              <w:rPr>
                <w:i/>
                <w:iCs/>
              </w:rPr>
            </w:pPr>
            <w:r w:rsidRPr="00434422">
              <w:rPr>
                <w:i/>
                <w:iCs/>
              </w:rPr>
              <w:t>4.58</w:t>
            </w:r>
            <w:r w:rsidR="000E5D5C" w:rsidRPr="00434422">
              <w:rPr>
                <w:i/>
                <w:iCs/>
              </w:rPr>
              <w:t>(1)</w:t>
            </w:r>
          </w:p>
        </w:tc>
      </w:tr>
      <w:tr w:rsidR="005E7F6D" w:rsidRPr="00434422" w14:paraId="08C4E6B5" w14:textId="77777777" w:rsidTr="00965DA5">
        <w:trPr>
          <w:jc w:val="center"/>
        </w:trPr>
        <w:tc>
          <w:tcPr>
            <w:tcW w:w="0" w:type="auto"/>
          </w:tcPr>
          <w:p w14:paraId="6F1D90B7" w14:textId="77777777" w:rsidR="005E7F6D" w:rsidRPr="00434422" w:rsidRDefault="005E7F6D" w:rsidP="003A6C13">
            <w:pPr>
              <w:pStyle w:val="Text"/>
              <w:ind w:firstLine="0"/>
            </w:pPr>
            <w:r w:rsidRPr="00434422">
              <w:rPr>
                <w:i/>
                <w:iCs/>
              </w:rPr>
              <w:t>DD-GAN</w:t>
            </w:r>
          </w:p>
        </w:tc>
        <w:tc>
          <w:tcPr>
            <w:tcW w:w="0" w:type="auto"/>
          </w:tcPr>
          <w:p w14:paraId="5C45BA49" w14:textId="444169D0" w:rsidR="005E7F6D" w:rsidRPr="00434422" w:rsidRDefault="005E7F6D" w:rsidP="003A6C13">
            <w:pPr>
              <w:pStyle w:val="Text"/>
              <w:ind w:firstLine="0"/>
            </w:pPr>
            <w:r w:rsidRPr="00434422">
              <w:rPr>
                <w:i/>
                <w:iCs/>
              </w:rPr>
              <w:t>75.53 (</w:t>
            </w:r>
            <w:r w:rsidR="001A4958" w:rsidRPr="00434422">
              <w:rPr>
                <w:i/>
                <w:iCs/>
              </w:rPr>
              <w:t>3</w:t>
            </w:r>
            <w:r w:rsidRPr="00434422">
              <w:rPr>
                <w:i/>
                <w:iCs/>
              </w:rPr>
              <w:t>)</w:t>
            </w:r>
          </w:p>
        </w:tc>
        <w:tc>
          <w:tcPr>
            <w:tcW w:w="0" w:type="auto"/>
          </w:tcPr>
          <w:p w14:paraId="7A085B75" w14:textId="60417454" w:rsidR="005E7F6D" w:rsidRPr="00434422" w:rsidRDefault="005E7F6D" w:rsidP="003A6C13">
            <w:pPr>
              <w:pStyle w:val="Text"/>
              <w:ind w:firstLine="0"/>
            </w:pPr>
            <w:r w:rsidRPr="00434422">
              <w:rPr>
                <w:i/>
                <w:iCs/>
              </w:rPr>
              <w:t>78.05 (</w:t>
            </w:r>
            <w:r w:rsidR="00167286" w:rsidRPr="00434422">
              <w:rPr>
                <w:i/>
                <w:iCs/>
              </w:rPr>
              <w:t>3</w:t>
            </w:r>
            <w:r w:rsidRPr="00434422">
              <w:rPr>
                <w:i/>
                <w:iCs/>
              </w:rPr>
              <w:t>)</w:t>
            </w:r>
          </w:p>
        </w:tc>
        <w:tc>
          <w:tcPr>
            <w:tcW w:w="0" w:type="auto"/>
          </w:tcPr>
          <w:p w14:paraId="2DA988A6" w14:textId="034126E3" w:rsidR="005E7F6D" w:rsidRPr="00434422" w:rsidRDefault="005E7F6D" w:rsidP="003A6C13">
            <w:pPr>
              <w:pStyle w:val="Text"/>
              <w:ind w:firstLine="0"/>
            </w:pPr>
            <w:r w:rsidRPr="00434422">
              <w:rPr>
                <w:i/>
                <w:iCs/>
              </w:rPr>
              <w:t>14.64 (</w:t>
            </w:r>
            <w:r w:rsidR="00D21BE8" w:rsidRPr="00434422">
              <w:rPr>
                <w:i/>
                <w:iCs/>
              </w:rPr>
              <w:t>3</w:t>
            </w:r>
            <w:r w:rsidRPr="00434422">
              <w:rPr>
                <w:i/>
                <w:iCs/>
              </w:rPr>
              <w:t>)</w:t>
            </w:r>
          </w:p>
        </w:tc>
        <w:tc>
          <w:tcPr>
            <w:tcW w:w="0" w:type="auto"/>
          </w:tcPr>
          <w:p w14:paraId="5BEC0692" w14:textId="5B8E7235" w:rsidR="005E7F6D" w:rsidRPr="00434422" w:rsidRDefault="005E7F6D" w:rsidP="003A6C13">
            <w:pPr>
              <w:pStyle w:val="Text"/>
              <w:ind w:firstLine="0"/>
            </w:pPr>
            <w:r w:rsidRPr="00434422">
              <w:rPr>
                <w:i/>
                <w:iCs/>
              </w:rPr>
              <w:t>14.61 (</w:t>
            </w:r>
            <w:r w:rsidR="000E5D5C" w:rsidRPr="00434422">
              <w:rPr>
                <w:i/>
                <w:iCs/>
              </w:rPr>
              <w:t>3</w:t>
            </w:r>
            <w:r w:rsidRPr="00434422">
              <w:rPr>
                <w:i/>
                <w:iCs/>
              </w:rPr>
              <w:t>)</w:t>
            </w:r>
          </w:p>
        </w:tc>
      </w:tr>
    </w:tbl>
    <w:p w14:paraId="12A9AA42" w14:textId="77777777" w:rsidR="00F14454" w:rsidRPr="00434422" w:rsidRDefault="00F14454" w:rsidP="00E252C2">
      <w:pPr>
        <w:pStyle w:val="Text"/>
        <w:ind w:firstLine="0"/>
      </w:pPr>
    </w:p>
    <w:p w14:paraId="76A461FC" w14:textId="2A6CEAA5" w:rsidR="003560F2" w:rsidRPr="00434422" w:rsidRDefault="005E7F6D" w:rsidP="00E252C2">
      <w:pPr>
        <w:pStyle w:val="Text"/>
        <w:ind w:firstLine="0"/>
      </w:pPr>
      <w:r w:rsidRPr="00434422">
        <w:t>The best results obtained for a particular metric over all the methods are marked in bold. The rank of the score obtained by DD-GAN</w:t>
      </w:r>
      <w:r w:rsidR="009125E1" w:rsidRPr="00434422">
        <w:t xml:space="preserve"> and the other methods</w:t>
      </w:r>
      <w:r w:rsidRPr="00434422">
        <w:t xml:space="preserve"> for each metric is also specified in parenthesis. As can be seen from the tables, the </w:t>
      </w:r>
      <w:r w:rsidR="00DF49AE" w:rsidRPr="00434422">
        <w:t xml:space="preserve">performance of the </w:t>
      </w:r>
      <w:r w:rsidRPr="00434422">
        <w:t>proposed model is comparable to state-of-the-art methods while also surpassing the many</w:t>
      </w:r>
      <w:r w:rsidR="004A1B05" w:rsidRPr="00434422">
        <w:t xml:space="preserve"> methods considered here for comparison</w:t>
      </w:r>
      <w:r w:rsidRPr="00434422">
        <w:t xml:space="preserve">. The good performance of the model on </w:t>
      </w:r>
      <w:r w:rsidR="003560F2" w:rsidRPr="00434422">
        <w:t>most of</w:t>
      </w:r>
      <w:r w:rsidRPr="00434422">
        <w:t xml:space="preserve"> the datasets serves as a proof of robustness.</w:t>
      </w:r>
      <w:r w:rsidR="003560F2" w:rsidRPr="00434422">
        <w:t xml:space="preserve"> However, as we can see from Table V the method does not perform well on the H-DIBCO 2018 dataset. An original </w:t>
      </w:r>
      <w:r w:rsidR="00F3074A" w:rsidRPr="00434422">
        <w:t>image from</w:t>
      </w:r>
      <w:r w:rsidR="00A00B97" w:rsidRPr="00434422">
        <w:t xml:space="preserve"> H-DIBCO 2018 dataset </w:t>
      </w:r>
      <w:r w:rsidR="003560F2" w:rsidRPr="00434422">
        <w:t xml:space="preserve">and its binarized output image is shown in Fig. </w:t>
      </w:r>
      <w:r w:rsidR="009D5F20">
        <w:t>5</w:t>
      </w:r>
      <w:r w:rsidR="003560F2" w:rsidRPr="00434422">
        <w:t xml:space="preserve">. The </w:t>
      </w:r>
      <w:r w:rsidR="00B82609" w:rsidRPr="00434422">
        <w:t>poor</w:t>
      </w:r>
      <w:r w:rsidR="003560F2" w:rsidRPr="00434422">
        <w:t xml:space="preserve"> performance can be mainly attributed to the fact that for the 2018 dataset, many of the images contain background pixels</w:t>
      </w:r>
      <w:r w:rsidR="00024401" w:rsidRPr="00434422">
        <w:t xml:space="preserve"> at the edges</w:t>
      </w:r>
      <w:r w:rsidR="003560F2" w:rsidRPr="00434422">
        <w:t xml:space="preserve"> which are not part of a manuscript. However, the other datasets do not contain such images, and therefore, the GAN fails to learn to distinguish between those pixels and classifies them as foreground</w:t>
      </w:r>
      <w:r w:rsidR="00997E07" w:rsidRPr="00434422">
        <w:t xml:space="preserve"> despite being </w:t>
      </w:r>
      <w:r w:rsidR="00024401" w:rsidRPr="00434422">
        <w:t>able to clean the central manuscript portion of the image</w:t>
      </w:r>
      <w:r w:rsidR="00507EF0" w:rsidRPr="00434422">
        <w:t>.</w:t>
      </w:r>
      <w:r w:rsidR="00024401" w:rsidRPr="00434422">
        <w:t xml:space="preserve"> </w:t>
      </w:r>
    </w:p>
    <w:p w14:paraId="7AE7ADB4" w14:textId="24FFD9F0" w:rsidR="008D2B53" w:rsidRPr="00434422" w:rsidRDefault="008D2B53" w:rsidP="00E252C2">
      <w:pPr>
        <w:pStyle w:val="Text"/>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5184"/>
      </w:tblGrid>
      <w:tr w:rsidR="00956B83" w:rsidRPr="00434422" w14:paraId="3A5C6EAF" w14:textId="77777777" w:rsidTr="001C44F6">
        <w:tc>
          <w:tcPr>
            <w:tcW w:w="2500" w:type="pct"/>
            <w:vAlign w:val="center"/>
          </w:tcPr>
          <w:p w14:paraId="13F8E010" w14:textId="16BD9F1F" w:rsidR="008D2B53" w:rsidRPr="00434422" w:rsidRDefault="00956B83" w:rsidP="00956B83">
            <w:pPr>
              <w:pStyle w:val="Text"/>
              <w:ind w:firstLine="0"/>
              <w:jc w:val="center"/>
            </w:pPr>
            <w:r w:rsidRPr="00434422">
              <w:rPr>
                <w:noProof/>
              </w:rPr>
              <w:lastRenderedPageBreak/>
              <w:drawing>
                <wp:inline distT="0" distB="0" distL="0" distR="0" wp14:anchorId="038E31C5" wp14:editId="685C4A2C">
                  <wp:extent cx="1261642" cy="68031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bmp"/>
                          <pic:cNvPicPr/>
                        </pic:nvPicPr>
                        <pic:blipFill>
                          <a:blip r:embed="rId16"/>
                          <a:stretch>
                            <a:fillRect/>
                          </a:stretch>
                        </pic:blipFill>
                        <pic:spPr>
                          <a:xfrm>
                            <a:off x="0" y="0"/>
                            <a:ext cx="1282390" cy="691502"/>
                          </a:xfrm>
                          <a:prstGeom prst="rect">
                            <a:avLst/>
                          </a:prstGeom>
                        </pic:spPr>
                      </pic:pic>
                    </a:graphicData>
                  </a:graphic>
                </wp:inline>
              </w:drawing>
            </w:r>
          </w:p>
        </w:tc>
        <w:tc>
          <w:tcPr>
            <w:tcW w:w="2500" w:type="pct"/>
            <w:vAlign w:val="center"/>
          </w:tcPr>
          <w:p w14:paraId="4DB881E8" w14:textId="5E588BDA" w:rsidR="008D2B53" w:rsidRPr="00434422" w:rsidRDefault="00956B83" w:rsidP="00956B83">
            <w:pPr>
              <w:pStyle w:val="Text"/>
              <w:ind w:firstLine="0"/>
              <w:jc w:val="center"/>
            </w:pPr>
            <w:r w:rsidRPr="00434422">
              <w:rPr>
                <w:noProof/>
              </w:rPr>
              <w:drawing>
                <wp:inline distT="0" distB="0" distL="0" distR="0" wp14:anchorId="05FA1FE9" wp14:editId="4A22DC1C">
                  <wp:extent cx="1295838" cy="698753"/>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bmp"/>
                          <pic:cNvPicPr/>
                        </pic:nvPicPr>
                        <pic:blipFill>
                          <a:blip r:embed="rId17"/>
                          <a:stretch>
                            <a:fillRect/>
                          </a:stretch>
                        </pic:blipFill>
                        <pic:spPr>
                          <a:xfrm>
                            <a:off x="0" y="0"/>
                            <a:ext cx="1295838" cy="698753"/>
                          </a:xfrm>
                          <a:prstGeom prst="rect">
                            <a:avLst/>
                          </a:prstGeom>
                        </pic:spPr>
                      </pic:pic>
                    </a:graphicData>
                  </a:graphic>
                </wp:inline>
              </w:drawing>
            </w:r>
          </w:p>
        </w:tc>
      </w:tr>
      <w:tr w:rsidR="00956B83" w:rsidRPr="00434422" w14:paraId="0D777872" w14:textId="77777777" w:rsidTr="001C44F6">
        <w:tc>
          <w:tcPr>
            <w:tcW w:w="2500" w:type="pct"/>
            <w:vAlign w:val="center"/>
          </w:tcPr>
          <w:p w14:paraId="0A2B8111" w14:textId="379349FC" w:rsidR="008D2B53" w:rsidRPr="00434422" w:rsidRDefault="008D2B53" w:rsidP="00956B83">
            <w:pPr>
              <w:pStyle w:val="Text"/>
              <w:ind w:firstLine="0"/>
              <w:jc w:val="center"/>
            </w:pPr>
            <w:r w:rsidRPr="00434422">
              <w:t>(a)</w:t>
            </w:r>
          </w:p>
        </w:tc>
        <w:tc>
          <w:tcPr>
            <w:tcW w:w="2500" w:type="pct"/>
            <w:vAlign w:val="center"/>
          </w:tcPr>
          <w:p w14:paraId="4203238C" w14:textId="462B3508" w:rsidR="008D2B53" w:rsidRPr="00434422" w:rsidRDefault="008D2B53" w:rsidP="00956B83">
            <w:pPr>
              <w:pStyle w:val="Text"/>
              <w:ind w:firstLine="0"/>
              <w:jc w:val="center"/>
            </w:pPr>
            <w:r w:rsidRPr="00434422">
              <w:t>(b)</w:t>
            </w:r>
          </w:p>
        </w:tc>
      </w:tr>
      <w:tr w:rsidR="008D2B53" w:rsidRPr="00434422" w14:paraId="053CD98D" w14:textId="77777777" w:rsidTr="001C44F6">
        <w:tc>
          <w:tcPr>
            <w:tcW w:w="5000" w:type="pct"/>
            <w:gridSpan w:val="2"/>
            <w:vAlign w:val="center"/>
          </w:tcPr>
          <w:p w14:paraId="64CF715D" w14:textId="26B026A3" w:rsidR="003B48EA" w:rsidRPr="00434422" w:rsidRDefault="008D2B53" w:rsidP="003B48EA">
            <w:pPr>
              <w:pStyle w:val="Text"/>
              <w:ind w:firstLine="0"/>
              <w:jc w:val="center"/>
            </w:pPr>
            <w:r w:rsidRPr="00434422">
              <w:t xml:space="preserve">Fig. </w:t>
            </w:r>
            <w:r w:rsidR="009D5F20">
              <w:t>5</w:t>
            </w:r>
            <w:r w:rsidRPr="00434422">
              <w:t xml:space="preserve">.  A sample image </w:t>
            </w:r>
            <w:r w:rsidR="00507EF0" w:rsidRPr="00434422">
              <w:t>of</w:t>
            </w:r>
            <w:r w:rsidRPr="00434422">
              <w:t xml:space="preserve"> H-DIBCO 2018 dataset showing (a) the original image (b) the output binarized image</w:t>
            </w:r>
          </w:p>
        </w:tc>
      </w:tr>
    </w:tbl>
    <w:p w14:paraId="75C37A1D" w14:textId="3CA62DEF" w:rsidR="005E7F6D" w:rsidRPr="00434422" w:rsidRDefault="005E7F6D" w:rsidP="00E252C2">
      <w:pPr>
        <w:pStyle w:val="Text"/>
        <w:ind w:firstLine="0"/>
      </w:pPr>
    </w:p>
    <w:p w14:paraId="12A20507" w14:textId="6592398E" w:rsidR="00C226AA" w:rsidRPr="00434422" w:rsidRDefault="00C226AA" w:rsidP="00C226AA">
      <w:pPr>
        <w:jc w:val="center"/>
        <w:rPr>
          <w:sz w:val="16"/>
          <w:szCs w:val="16"/>
        </w:rPr>
      </w:pPr>
      <w:r w:rsidRPr="00434422">
        <w:rPr>
          <w:rStyle w:val="Heading1Char"/>
          <w:sz w:val="16"/>
          <w:szCs w:val="16"/>
        </w:rPr>
        <w:t>TABLE V</w:t>
      </w:r>
      <w:r w:rsidR="00FD7338" w:rsidRPr="00434422">
        <w:rPr>
          <w:rStyle w:val="Heading1Char"/>
          <w:sz w:val="16"/>
          <w:szCs w:val="16"/>
        </w:rPr>
        <w:t>I</w:t>
      </w:r>
    </w:p>
    <w:p w14:paraId="6CA7AA7E" w14:textId="03511EEF" w:rsidR="00C226AA" w:rsidRPr="00434422" w:rsidRDefault="00C226AA" w:rsidP="00C226AA">
      <w:pPr>
        <w:jc w:val="center"/>
        <w:rPr>
          <w:sz w:val="16"/>
          <w:szCs w:val="16"/>
        </w:rPr>
      </w:pPr>
      <w:r w:rsidRPr="00434422">
        <w:rPr>
          <w:sz w:val="16"/>
          <w:szCs w:val="16"/>
        </w:rPr>
        <w:t>ABLATION STUDY ON DIBCO 2013 H-DIBCO 2018 DATASET</w:t>
      </w:r>
    </w:p>
    <w:p w14:paraId="1929D0F5" w14:textId="77777777" w:rsidR="00C226AA" w:rsidRPr="00434422" w:rsidRDefault="00C226AA" w:rsidP="00C226AA">
      <w:pPr>
        <w:jc w:val="center"/>
        <w:rPr>
          <w:sz w:val="16"/>
          <w:szCs w:val="16"/>
        </w:rPr>
      </w:pPr>
    </w:p>
    <w:tbl>
      <w:tblPr>
        <w:tblStyle w:val="TableGrid"/>
        <w:tblW w:w="0" w:type="auto"/>
        <w:jc w:val="center"/>
        <w:tblLook w:val="04A0" w:firstRow="1" w:lastRow="0" w:firstColumn="1" w:lastColumn="0" w:noHBand="0" w:noVBand="1"/>
      </w:tblPr>
      <w:tblGrid>
        <w:gridCol w:w="846"/>
        <w:gridCol w:w="1350"/>
        <w:gridCol w:w="751"/>
        <w:gridCol w:w="673"/>
        <w:gridCol w:w="734"/>
        <w:gridCol w:w="676"/>
      </w:tblGrid>
      <w:tr w:rsidR="00D01741" w:rsidRPr="00434422" w14:paraId="2C6DA218" w14:textId="77777777" w:rsidTr="00D01741">
        <w:trPr>
          <w:jc w:val="center"/>
        </w:trPr>
        <w:tc>
          <w:tcPr>
            <w:tcW w:w="846" w:type="dxa"/>
            <w:vAlign w:val="center"/>
          </w:tcPr>
          <w:p w14:paraId="55C88551" w14:textId="1229AF4E" w:rsidR="00D01741" w:rsidRPr="00434422" w:rsidRDefault="00D01741" w:rsidP="003B48EA">
            <w:pPr>
              <w:jc w:val="center"/>
              <w:rPr>
                <w:b/>
                <w:bCs/>
                <w:i/>
                <w:iCs/>
                <w:color w:val="222222"/>
              </w:rPr>
            </w:pPr>
            <w:r w:rsidRPr="00434422">
              <w:rPr>
                <w:b/>
                <w:bCs/>
                <w:i/>
                <w:iCs/>
                <w:color w:val="222222"/>
              </w:rPr>
              <w:t>Dataset</w:t>
            </w:r>
          </w:p>
        </w:tc>
        <w:tc>
          <w:tcPr>
            <w:tcW w:w="1350" w:type="dxa"/>
            <w:vAlign w:val="center"/>
          </w:tcPr>
          <w:p w14:paraId="08AF5EFA" w14:textId="77777777" w:rsidR="00D01741" w:rsidRPr="00434422" w:rsidRDefault="00D01741" w:rsidP="003B48EA">
            <w:pPr>
              <w:jc w:val="center"/>
              <w:rPr>
                <w:b/>
                <w:bCs/>
                <w:i/>
                <w:iCs/>
                <w:color w:val="222222"/>
              </w:rPr>
            </w:pPr>
            <w:r w:rsidRPr="00434422">
              <w:rPr>
                <w:b/>
                <w:bCs/>
                <w:i/>
                <w:iCs/>
                <w:color w:val="222222"/>
              </w:rPr>
              <w:t>Method</w:t>
            </w:r>
          </w:p>
        </w:tc>
        <w:tc>
          <w:tcPr>
            <w:tcW w:w="751" w:type="dxa"/>
            <w:vAlign w:val="center"/>
          </w:tcPr>
          <w:p w14:paraId="4ADB5B89" w14:textId="77777777" w:rsidR="00D01741" w:rsidRPr="00434422" w:rsidRDefault="00D01741" w:rsidP="003B48EA">
            <w:pPr>
              <w:jc w:val="center"/>
              <w:rPr>
                <w:b/>
                <w:bCs/>
                <w:i/>
                <w:iCs/>
                <w:color w:val="222222"/>
              </w:rPr>
            </w:pPr>
            <w:r w:rsidRPr="00434422">
              <w:rPr>
                <w:b/>
                <w:bCs/>
                <w:i/>
                <w:iCs/>
                <w:color w:val="222222"/>
              </w:rPr>
              <w:t>FM</w:t>
            </w:r>
          </w:p>
        </w:tc>
        <w:tc>
          <w:tcPr>
            <w:tcW w:w="673" w:type="dxa"/>
            <w:vAlign w:val="center"/>
          </w:tcPr>
          <w:p w14:paraId="5C5371E2" w14:textId="77777777" w:rsidR="00D01741" w:rsidRPr="00434422" w:rsidRDefault="00D01741" w:rsidP="003B48EA">
            <w:pPr>
              <w:jc w:val="center"/>
              <w:rPr>
                <w:b/>
                <w:bCs/>
                <w:i/>
                <w:iCs/>
                <w:color w:val="222222"/>
              </w:rPr>
            </w:pPr>
            <w:r w:rsidRPr="00434422">
              <w:rPr>
                <w:b/>
                <w:bCs/>
                <w:i/>
                <w:iCs/>
                <w:color w:val="222222"/>
              </w:rPr>
              <w:t>P-FM</w:t>
            </w:r>
          </w:p>
        </w:tc>
        <w:tc>
          <w:tcPr>
            <w:tcW w:w="734" w:type="dxa"/>
            <w:vAlign w:val="center"/>
          </w:tcPr>
          <w:p w14:paraId="0844C026" w14:textId="77777777" w:rsidR="00D01741" w:rsidRPr="00434422" w:rsidRDefault="00D01741" w:rsidP="003B48EA">
            <w:pPr>
              <w:jc w:val="center"/>
              <w:rPr>
                <w:b/>
                <w:bCs/>
                <w:i/>
                <w:iCs/>
                <w:color w:val="222222"/>
              </w:rPr>
            </w:pPr>
            <w:r w:rsidRPr="00434422">
              <w:rPr>
                <w:b/>
                <w:bCs/>
                <w:i/>
                <w:iCs/>
                <w:color w:val="222222"/>
              </w:rPr>
              <w:t>PSNR</w:t>
            </w:r>
          </w:p>
        </w:tc>
        <w:tc>
          <w:tcPr>
            <w:tcW w:w="676" w:type="dxa"/>
            <w:vAlign w:val="center"/>
          </w:tcPr>
          <w:p w14:paraId="508C2B80" w14:textId="77777777" w:rsidR="00D01741" w:rsidRPr="00434422" w:rsidRDefault="00D01741" w:rsidP="003B48EA">
            <w:pPr>
              <w:jc w:val="center"/>
              <w:rPr>
                <w:b/>
                <w:bCs/>
                <w:i/>
                <w:iCs/>
                <w:color w:val="222222"/>
              </w:rPr>
            </w:pPr>
            <w:r w:rsidRPr="00434422">
              <w:rPr>
                <w:b/>
                <w:bCs/>
                <w:i/>
                <w:iCs/>
                <w:color w:val="222222"/>
              </w:rPr>
              <w:t>DRD</w:t>
            </w:r>
          </w:p>
        </w:tc>
      </w:tr>
      <w:tr w:rsidR="00D01741" w:rsidRPr="00434422" w14:paraId="5812C1AF" w14:textId="77777777" w:rsidTr="00D01741">
        <w:trPr>
          <w:jc w:val="center"/>
        </w:trPr>
        <w:tc>
          <w:tcPr>
            <w:tcW w:w="846" w:type="dxa"/>
            <w:vMerge w:val="restart"/>
            <w:vAlign w:val="center"/>
          </w:tcPr>
          <w:p w14:paraId="04F04F56" w14:textId="77777777" w:rsidR="00D01741" w:rsidRPr="00434422" w:rsidRDefault="00D01741" w:rsidP="003B48EA">
            <w:pPr>
              <w:jc w:val="center"/>
              <w:rPr>
                <w:i/>
                <w:iCs/>
                <w:color w:val="222222"/>
              </w:rPr>
            </w:pPr>
            <w:r w:rsidRPr="00434422">
              <w:rPr>
                <w:i/>
                <w:iCs/>
                <w:color w:val="222222"/>
              </w:rPr>
              <w:t>2013</w:t>
            </w:r>
          </w:p>
        </w:tc>
        <w:tc>
          <w:tcPr>
            <w:tcW w:w="1350" w:type="dxa"/>
            <w:vAlign w:val="center"/>
          </w:tcPr>
          <w:p w14:paraId="122036D7" w14:textId="79D8936B" w:rsidR="00D01741" w:rsidRPr="00434422" w:rsidRDefault="00D01741" w:rsidP="003B48EA">
            <w:pPr>
              <w:jc w:val="center"/>
              <w:rPr>
                <w:i/>
                <w:iCs/>
                <w:color w:val="222222"/>
              </w:rPr>
            </w:pPr>
            <w:r w:rsidRPr="00434422">
              <w:rPr>
                <w:i/>
                <w:iCs/>
                <w:color w:val="222222"/>
              </w:rPr>
              <w:t>DDGAN</w:t>
            </w:r>
          </w:p>
        </w:tc>
        <w:tc>
          <w:tcPr>
            <w:tcW w:w="751" w:type="dxa"/>
          </w:tcPr>
          <w:p w14:paraId="78E48A1A" w14:textId="77777777" w:rsidR="00D01741" w:rsidRPr="00434422" w:rsidRDefault="00D01741" w:rsidP="003B48EA">
            <w:pPr>
              <w:jc w:val="center"/>
              <w:rPr>
                <w:b/>
                <w:bCs/>
                <w:i/>
                <w:iCs/>
                <w:color w:val="222222"/>
              </w:rPr>
            </w:pPr>
            <w:r w:rsidRPr="00434422">
              <w:rPr>
                <w:b/>
                <w:bCs/>
                <w:i/>
                <w:iCs/>
              </w:rPr>
              <w:t>95.10</w:t>
            </w:r>
          </w:p>
        </w:tc>
        <w:tc>
          <w:tcPr>
            <w:tcW w:w="673" w:type="dxa"/>
          </w:tcPr>
          <w:p w14:paraId="729309E5" w14:textId="77777777" w:rsidR="00D01741" w:rsidRPr="00434422" w:rsidRDefault="00D01741" w:rsidP="003B48EA">
            <w:pPr>
              <w:jc w:val="center"/>
              <w:rPr>
                <w:b/>
                <w:bCs/>
                <w:i/>
                <w:iCs/>
                <w:color w:val="222222"/>
              </w:rPr>
            </w:pPr>
            <w:r w:rsidRPr="00434422">
              <w:rPr>
                <w:b/>
                <w:bCs/>
                <w:i/>
                <w:iCs/>
              </w:rPr>
              <w:t>96.52</w:t>
            </w:r>
          </w:p>
        </w:tc>
        <w:tc>
          <w:tcPr>
            <w:tcW w:w="734" w:type="dxa"/>
          </w:tcPr>
          <w:p w14:paraId="0DEF792D" w14:textId="77777777" w:rsidR="00D01741" w:rsidRPr="00434422" w:rsidRDefault="00D01741" w:rsidP="003B48EA">
            <w:pPr>
              <w:jc w:val="center"/>
              <w:rPr>
                <w:b/>
                <w:bCs/>
                <w:i/>
                <w:iCs/>
                <w:color w:val="222222"/>
              </w:rPr>
            </w:pPr>
            <w:r w:rsidRPr="00434422">
              <w:rPr>
                <w:b/>
                <w:bCs/>
                <w:i/>
                <w:iCs/>
              </w:rPr>
              <w:t>22.43</w:t>
            </w:r>
          </w:p>
        </w:tc>
        <w:tc>
          <w:tcPr>
            <w:tcW w:w="676" w:type="dxa"/>
          </w:tcPr>
          <w:p w14:paraId="370864E0" w14:textId="77777777" w:rsidR="00D01741" w:rsidRPr="00434422" w:rsidRDefault="00D01741" w:rsidP="003B48EA">
            <w:pPr>
              <w:jc w:val="center"/>
              <w:rPr>
                <w:b/>
                <w:bCs/>
                <w:i/>
                <w:iCs/>
                <w:color w:val="222222"/>
              </w:rPr>
            </w:pPr>
            <w:r w:rsidRPr="00434422">
              <w:rPr>
                <w:b/>
                <w:bCs/>
                <w:i/>
                <w:iCs/>
              </w:rPr>
              <w:t>1.75</w:t>
            </w:r>
          </w:p>
        </w:tc>
      </w:tr>
      <w:tr w:rsidR="00D01741" w:rsidRPr="00434422" w14:paraId="74012087" w14:textId="77777777" w:rsidTr="00D01741">
        <w:trPr>
          <w:jc w:val="center"/>
        </w:trPr>
        <w:tc>
          <w:tcPr>
            <w:tcW w:w="846" w:type="dxa"/>
            <w:vMerge/>
            <w:vAlign w:val="center"/>
          </w:tcPr>
          <w:p w14:paraId="629D4E62" w14:textId="77777777" w:rsidR="00D01741" w:rsidRPr="00434422" w:rsidRDefault="00D01741" w:rsidP="003B48EA">
            <w:pPr>
              <w:jc w:val="center"/>
              <w:rPr>
                <w:i/>
                <w:iCs/>
                <w:color w:val="222222"/>
              </w:rPr>
            </w:pPr>
          </w:p>
        </w:tc>
        <w:tc>
          <w:tcPr>
            <w:tcW w:w="1350" w:type="dxa"/>
            <w:vAlign w:val="center"/>
          </w:tcPr>
          <w:p w14:paraId="47D4F073" w14:textId="77777777" w:rsidR="00D01741" w:rsidRPr="00434422" w:rsidRDefault="00D01741" w:rsidP="003B48EA">
            <w:pPr>
              <w:jc w:val="center"/>
              <w:rPr>
                <w:i/>
                <w:iCs/>
                <w:color w:val="222222"/>
              </w:rPr>
            </w:pPr>
            <w:r w:rsidRPr="00434422">
              <w:rPr>
                <w:i/>
                <w:iCs/>
                <w:color w:val="222222"/>
              </w:rPr>
              <w:t>Global Only</w:t>
            </w:r>
          </w:p>
        </w:tc>
        <w:tc>
          <w:tcPr>
            <w:tcW w:w="751" w:type="dxa"/>
            <w:vAlign w:val="center"/>
          </w:tcPr>
          <w:p w14:paraId="4F19465D" w14:textId="77777777" w:rsidR="00D01741" w:rsidRPr="00434422" w:rsidRDefault="00D01741" w:rsidP="003B48EA">
            <w:pPr>
              <w:jc w:val="center"/>
              <w:rPr>
                <w:i/>
                <w:iCs/>
                <w:color w:val="000000"/>
              </w:rPr>
            </w:pPr>
            <w:r w:rsidRPr="00434422">
              <w:rPr>
                <w:i/>
                <w:iCs/>
                <w:color w:val="000000"/>
              </w:rPr>
              <w:t>93.79</w:t>
            </w:r>
          </w:p>
        </w:tc>
        <w:tc>
          <w:tcPr>
            <w:tcW w:w="673" w:type="dxa"/>
            <w:vAlign w:val="center"/>
          </w:tcPr>
          <w:p w14:paraId="17AD4EC8" w14:textId="77777777" w:rsidR="00D01741" w:rsidRPr="00434422" w:rsidRDefault="00D01741" w:rsidP="003B48EA">
            <w:pPr>
              <w:jc w:val="center"/>
              <w:rPr>
                <w:i/>
                <w:iCs/>
                <w:color w:val="000000"/>
              </w:rPr>
            </w:pPr>
            <w:r w:rsidRPr="00434422">
              <w:rPr>
                <w:i/>
                <w:iCs/>
                <w:color w:val="000000"/>
              </w:rPr>
              <w:t>94.57</w:t>
            </w:r>
          </w:p>
        </w:tc>
        <w:tc>
          <w:tcPr>
            <w:tcW w:w="734" w:type="dxa"/>
            <w:vAlign w:val="center"/>
          </w:tcPr>
          <w:p w14:paraId="6EB3FED5" w14:textId="77777777" w:rsidR="00D01741" w:rsidRPr="00434422" w:rsidRDefault="00D01741" w:rsidP="003B48EA">
            <w:pPr>
              <w:jc w:val="center"/>
              <w:rPr>
                <w:i/>
                <w:iCs/>
                <w:color w:val="000000"/>
              </w:rPr>
            </w:pPr>
            <w:r w:rsidRPr="00434422">
              <w:rPr>
                <w:i/>
                <w:iCs/>
                <w:color w:val="000000"/>
              </w:rPr>
              <w:t>21.55</w:t>
            </w:r>
          </w:p>
        </w:tc>
        <w:tc>
          <w:tcPr>
            <w:tcW w:w="676" w:type="dxa"/>
            <w:vAlign w:val="center"/>
          </w:tcPr>
          <w:p w14:paraId="0A4429B8" w14:textId="77777777" w:rsidR="00D01741" w:rsidRPr="00434422" w:rsidRDefault="00D01741" w:rsidP="003B48EA">
            <w:pPr>
              <w:jc w:val="center"/>
              <w:rPr>
                <w:i/>
                <w:iCs/>
                <w:color w:val="000000"/>
              </w:rPr>
            </w:pPr>
            <w:r w:rsidRPr="00434422">
              <w:rPr>
                <w:i/>
                <w:iCs/>
                <w:color w:val="000000"/>
              </w:rPr>
              <w:t>2.21</w:t>
            </w:r>
          </w:p>
        </w:tc>
      </w:tr>
      <w:tr w:rsidR="00D01741" w:rsidRPr="00434422" w14:paraId="5D624A04" w14:textId="77777777" w:rsidTr="00D01741">
        <w:trPr>
          <w:jc w:val="center"/>
        </w:trPr>
        <w:tc>
          <w:tcPr>
            <w:tcW w:w="846" w:type="dxa"/>
            <w:vMerge/>
            <w:vAlign w:val="center"/>
          </w:tcPr>
          <w:p w14:paraId="6A49CD15" w14:textId="77777777" w:rsidR="00D01741" w:rsidRPr="00434422" w:rsidRDefault="00D01741" w:rsidP="003B48EA">
            <w:pPr>
              <w:jc w:val="center"/>
              <w:rPr>
                <w:i/>
                <w:iCs/>
                <w:color w:val="222222"/>
              </w:rPr>
            </w:pPr>
          </w:p>
        </w:tc>
        <w:tc>
          <w:tcPr>
            <w:tcW w:w="1350" w:type="dxa"/>
            <w:vAlign w:val="center"/>
          </w:tcPr>
          <w:p w14:paraId="2C4D8A27" w14:textId="77777777" w:rsidR="00D01741" w:rsidRPr="00434422" w:rsidRDefault="00D01741" w:rsidP="003B48EA">
            <w:pPr>
              <w:jc w:val="center"/>
              <w:rPr>
                <w:i/>
                <w:iCs/>
                <w:color w:val="222222"/>
              </w:rPr>
            </w:pPr>
            <w:r w:rsidRPr="00434422">
              <w:rPr>
                <w:i/>
                <w:iCs/>
                <w:color w:val="222222"/>
              </w:rPr>
              <w:t>Local Only</w:t>
            </w:r>
          </w:p>
        </w:tc>
        <w:tc>
          <w:tcPr>
            <w:tcW w:w="751" w:type="dxa"/>
            <w:vAlign w:val="center"/>
          </w:tcPr>
          <w:p w14:paraId="35B9C6BF" w14:textId="6BC5D2E4" w:rsidR="00D01741" w:rsidRPr="00434422" w:rsidRDefault="00B267D1" w:rsidP="003B48EA">
            <w:pPr>
              <w:jc w:val="center"/>
              <w:rPr>
                <w:i/>
                <w:iCs/>
                <w:color w:val="222222"/>
              </w:rPr>
            </w:pPr>
            <w:r w:rsidRPr="00434422">
              <w:rPr>
                <w:i/>
                <w:iCs/>
                <w:color w:val="222222"/>
              </w:rPr>
              <w:t>94.56</w:t>
            </w:r>
          </w:p>
        </w:tc>
        <w:tc>
          <w:tcPr>
            <w:tcW w:w="673" w:type="dxa"/>
            <w:vAlign w:val="center"/>
          </w:tcPr>
          <w:p w14:paraId="330A594A" w14:textId="38AE5A74" w:rsidR="00D01741" w:rsidRPr="00434422" w:rsidRDefault="00B267D1" w:rsidP="003B48EA">
            <w:pPr>
              <w:jc w:val="center"/>
              <w:rPr>
                <w:i/>
                <w:iCs/>
                <w:color w:val="222222"/>
              </w:rPr>
            </w:pPr>
            <w:r w:rsidRPr="00434422">
              <w:rPr>
                <w:i/>
                <w:iCs/>
                <w:color w:val="222222"/>
              </w:rPr>
              <w:t>95.82</w:t>
            </w:r>
          </w:p>
        </w:tc>
        <w:tc>
          <w:tcPr>
            <w:tcW w:w="734" w:type="dxa"/>
            <w:vAlign w:val="center"/>
          </w:tcPr>
          <w:p w14:paraId="2F1045CC" w14:textId="72817971" w:rsidR="00D01741" w:rsidRPr="00434422" w:rsidRDefault="00B267D1" w:rsidP="003B48EA">
            <w:pPr>
              <w:jc w:val="center"/>
              <w:rPr>
                <w:i/>
                <w:iCs/>
                <w:color w:val="222222"/>
              </w:rPr>
            </w:pPr>
            <w:r w:rsidRPr="00434422">
              <w:rPr>
                <w:i/>
                <w:iCs/>
                <w:color w:val="222222"/>
              </w:rPr>
              <w:t>22.21</w:t>
            </w:r>
          </w:p>
        </w:tc>
        <w:tc>
          <w:tcPr>
            <w:tcW w:w="676" w:type="dxa"/>
            <w:vAlign w:val="center"/>
          </w:tcPr>
          <w:p w14:paraId="1E527BC0" w14:textId="77E8ECFF" w:rsidR="00D01741" w:rsidRPr="00434422" w:rsidRDefault="00B267D1" w:rsidP="003B48EA">
            <w:pPr>
              <w:jc w:val="center"/>
              <w:rPr>
                <w:i/>
                <w:iCs/>
                <w:color w:val="222222"/>
              </w:rPr>
            </w:pPr>
            <w:r w:rsidRPr="00434422">
              <w:rPr>
                <w:i/>
                <w:iCs/>
                <w:color w:val="222222"/>
              </w:rPr>
              <w:t>1.97</w:t>
            </w:r>
          </w:p>
        </w:tc>
      </w:tr>
      <w:tr w:rsidR="00D01741" w:rsidRPr="00434422" w14:paraId="6F723A94" w14:textId="77777777" w:rsidTr="00D01741">
        <w:trPr>
          <w:jc w:val="center"/>
        </w:trPr>
        <w:tc>
          <w:tcPr>
            <w:tcW w:w="846" w:type="dxa"/>
            <w:vMerge w:val="restart"/>
            <w:vAlign w:val="center"/>
          </w:tcPr>
          <w:p w14:paraId="12D7F462" w14:textId="77777777" w:rsidR="00D01741" w:rsidRPr="00434422" w:rsidRDefault="00D01741" w:rsidP="003B48EA">
            <w:pPr>
              <w:jc w:val="center"/>
              <w:rPr>
                <w:i/>
                <w:iCs/>
                <w:color w:val="222222"/>
              </w:rPr>
            </w:pPr>
            <w:r w:rsidRPr="00434422">
              <w:rPr>
                <w:i/>
                <w:iCs/>
                <w:color w:val="222222"/>
              </w:rPr>
              <w:t>2018</w:t>
            </w:r>
          </w:p>
        </w:tc>
        <w:tc>
          <w:tcPr>
            <w:tcW w:w="1350" w:type="dxa"/>
            <w:vAlign w:val="center"/>
          </w:tcPr>
          <w:p w14:paraId="01C70762" w14:textId="16BDAE78" w:rsidR="00D01741" w:rsidRPr="00434422" w:rsidRDefault="00D01741" w:rsidP="003B48EA">
            <w:pPr>
              <w:jc w:val="center"/>
              <w:rPr>
                <w:i/>
                <w:iCs/>
                <w:color w:val="222222"/>
              </w:rPr>
            </w:pPr>
            <w:r w:rsidRPr="00434422">
              <w:rPr>
                <w:i/>
                <w:iCs/>
                <w:color w:val="222222"/>
              </w:rPr>
              <w:t>DDGAN</w:t>
            </w:r>
          </w:p>
        </w:tc>
        <w:tc>
          <w:tcPr>
            <w:tcW w:w="751" w:type="dxa"/>
          </w:tcPr>
          <w:p w14:paraId="4B72DB6B" w14:textId="77777777" w:rsidR="00D01741" w:rsidRPr="00434422" w:rsidRDefault="00D01741" w:rsidP="003B48EA">
            <w:pPr>
              <w:jc w:val="center"/>
              <w:rPr>
                <w:b/>
                <w:bCs/>
                <w:i/>
                <w:iCs/>
                <w:color w:val="222222"/>
              </w:rPr>
            </w:pPr>
            <w:r w:rsidRPr="00434422">
              <w:rPr>
                <w:b/>
                <w:bCs/>
                <w:i/>
                <w:iCs/>
              </w:rPr>
              <w:t>75.53</w:t>
            </w:r>
          </w:p>
        </w:tc>
        <w:tc>
          <w:tcPr>
            <w:tcW w:w="673" w:type="dxa"/>
          </w:tcPr>
          <w:p w14:paraId="10588725" w14:textId="77777777" w:rsidR="00D01741" w:rsidRPr="00434422" w:rsidRDefault="00D01741" w:rsidP="003B48EA">
            <w:pPr>
              <w:jc w:val="center"/>
              <w:rPr>
                <w:b/>
                <w:bCs/>
                <w:i/>
                <w:iCs/>
                <w:color w:val="222222"/>
              </w:rPr>
            </w:pPr>
            <w:r w:rsidRPr="00434422">
              <w:rPr>
                <w:b/>
                <w:bCs/>
                <w:i/>
                <w:iCs/>
              </w:rPr>
              <w:t>78.05</w:t>
            </w:r>
          </w:p>
        </w:tc>
        <w:tc>
          <w:tcPr>
            <w:tcW w:w="734" w:type="dxa"/>
          </w:tcPr>
          <w:p w14:paraId="2F4556CE" w14:textId="77777777" w:rsidR="00D01741" w:rsidRPr="00434422" w:rsidRDefault="00D01741" w:rsidP="003B48EA">
            <w:pPr>
              <w:jc w:val="center"/>
              <w:rPr>
                <w:b/>
                <w:bCs/>
                <w:i/>
                <w:iCs/>
                <w:color w:val="222222"/>
              </w:rPr>
            </w:pPr>
            <w:r w:rsidRPr="00434422">
              <w:rPr>
                <w:b/>
                <w:bCs/>
                <w:i/>
                <w:iCs/>
              </w:rPr>
              <w:t>14.64</w:t>
            </w:r>
          </w:p>
        </w:tc>
        <w:tc>
          <w:tcPr>
            <w:tcW w:w="676" w:type="dxa"/>
          </w:tcPr>
          <w:p w14:paraId="121FF7CD" w14:textId="77777777" w:rsidR="00D01741" w:rsidRPr="00434422" w:rsidRDefault="00D01741" w:rsidP="003B48EA">
            <w:pPr>
              <w:jc w:val="center"/>
              <w:rPr>
                <w:b/>
                <w:bCs/>
                <w:i/>
                <w:iCs/>
                <w:color w:val="222222"/>
              </w:rPr>
            </w:pPr>
            <w:r w:rsidRPr="00434422">
              <w:rPr>
                <w:b/>
                <w:bCs/>
                <w:i/>
                <w:iCs/>
              </w:rPr>
              <w:t>14.61</w:t>
            </w:r>
          </w:p>
        </w:tc>
      </w:tr>
      <w:tr w:rsidR="00D01741" w:rsidRPr="00434422" w14:paraId="6EDD5631" w14:textId="77777777" w:rsidTr="00D01741">
        <w:trPr>
          <w:jc w:val="center"/>
        </w:trPr>
        <w:tc>
          <w:tcPr>
            <w:tcW w:w="846" w:type="dxa"/>
            <w:vMerge/>
            <w:vAlign w:val="center"/>
          </w:tcPr>
          <w:p w14:paraId="0C3E2812" w14:textId="77777777" w:rsidR="00D01741" w:rsidRPr="00434422" w:rsidRDefault="00D01741" w:rsidP="003B48EA">
            <w:pPr>
              <w:jc w:val="center"/>
              <w:rPr>
                <w:i/>
                <w:iCs/>
                <w:color w:val="222222"/>
              </w:rPr>
            </w:pPr>
          </w:p>
        </w:tc>
        <w:tc>
          <w:tcPr>
            <w:tcW w:w="1350" w:type="dxa"/>
            <w:vAlign w:val="center"/>
          </w:tcPr>
          <w:p w14:paraId="4793E805" w14:textId="77777777" w:rsidR="00D01741" w:rsidRPr="00434422" w:rsidRDefault="00D01741" w:rsidP="003B48EA">
            <w:pPr>
              <w:jc w:val="center"/>
              <w:rPr>
                <w:i/>
                <w:iCs/>
                <w:color w:val="222222"/>
              </w:rPr>
            </w:pPr>
            <w:r w:rsidRPr="00434422">
              <w:rPr>
                <w:i/>
                <w:iCs/>
                <w:color w:val="222222"/>
              </w:rPr>
              <w:t>Global Only</w:t>
            </w:r>
          </w:p>
        </w:tc>
        <w:tc>
          <w:tcPr>
            <w:tcW w:w="751" w:type="dxa"/>
            <w:vAlign w:val="center"/>
          </w:tcPr>
          <w:p w14:paraId="1038EB79" w14:textId="77777777" w:rsidR="00D01741" w:rsidRPr="00434422" w:rsidRDefault="00D01741" w:rsidP="003B48EA">
            <w:pPr>
              <w:jc w:val="center"/>
              <w:rPr>
                <w:i/>
                <w:iCs/>
                <w:color w:val="000000"/>
              </w:rPr>
            </w:pPr>
            <w:r w:rsidRPr="00434422">
              <w:rPr>
                <w:i/>
                <w:iCs/>
                <w:color w:val="000000"/>
              </w:rPr>
              <w:t>69.55</w:t>
            </w:r>
          </w:p>
        </w:tc>
        <w:tc>
          <w:tcPr>
            <w:tcW w:w="673" w:type="dxa"/>
            <w:vAlign w:val="center"/>
          </w:tcPr>
          <w:p w14:paraId="72AE4AC2" w14:textId="77777777" w:rsidR="00D01741" w:rsidRPr="00434422" w:rsidRDefault="00D01741" w:rsidP="003B48EA">
            <w:pPr>
              <w:jc w:val="center"/>
              <w:rPr>
                <w:i/>
                <w:iCs/>
                <w:color w:val="000000"/>
              </w:rPr>
            </w:pPr>
            <w:r w:rsidRPr="00434422">
              <w:rPr>
                <w:i/>
                <w:iCs/>
                <w:color w:val="000000"/>
              </w:rPr>
              <w:t>71.33</w:t>
            </w:r>
          </w:p>
        </w:tc>
        <w:tc>
          <w:tcPr>
            <w:tcW w:w="734" w:type="dxa"/>
            <w:vAlign w:val="center"/>
          </w:tcPr>
          <w:p w14:paraId="2376F176" w14:textId="77777777" w:rsidR="00D01741" w:rsidRPr="00434422" w:rsidRDefault="00D01741" w:rsidP="003B48EA">
            <w:pPr>
              <w:jc w:val="center"/>
              <w:rPr>
                <w:i/>
                <w:iCs/>
                <w:color w:val="000000"/>
              </w:rPr>
            </w:pPr>
            <w:r w:rsidRPr="00434422">
              <w:rPr>
                <w:i/>
                <w:iCs/>
                <w:color w:val="000000"/>
              </w:rPr>
              <w:t>13.32</w:t>
            </w:r>
          </w:p>
        </w:tc>
        <w:tc>
          <w:tcPr>
            <w:tcW w:w="676" w:type="dxa"/>
            <w:vAlign w:val="center"/>
          </w:tcPr>
          <w:p w14:paraId="2519EE72" w14:textId="77777777" w:rsidR="00D01741" w:rsidRPr="00434422" w:rsidRDefault="00D01741" w:rsidP="003B48EA">
            <w:pPr>
              <w:jc w:val="center"/>
              <w:rPr>
                <w:i/>
                <w:iCs/>
                <w:color w:val="000000"/>
              </w:rPr>
            </w:pPr>
            <w:r w:rsidRPr="00434422">
              <w:rPr>
                <w:i/>
                <w:iCs/>
                <w:color w:val="000000"/>
              </w:rPr>
              <w:t>22.52</w:t>
            </w:r>
          </w:p>
        </w:tc>
      </w:tr>
      <w:tr w:rsidR="00D01741" w:rsidRPr="00434422" w14:paraId="26F0081A" w14:textId="77777777" w:rsidTr="00D01741">
        <w:trPr>
          <w:jc w:val="center"/>
        </w:trPr>
        <w:tc>
          <w:tcPr>
            <w:tcW w:w="846" w:type="dxa"/>
            <w:vMerge/>
            <w:vAlign w:val="center"/>
          </w:tcPr>
          <w:p w14:paraId="3C407A48" w14:textId="77777777" w:rsidR="00D01741" w:rsidRPr="00434422" w:rsidRDefault="00D01741" w:rsidP="003B48EA">
            <w:pPr>
              <w:jc w:val="center"/>
              <w:rPr>
                <w:i/>
                <w:iCs/>
                <w:color w:val="222222"/>
              </w:rPr>
            </w:pPr>
          </w:p>
        </w:tc>
        <w:tc>
          <w:tcPr>
            <w:tcW w:w="1350" w:type="dxa"/>
            <w:vAlign w:val="center"/>
          </w:tcPr>
          <w:p w14:paraId="109FE5F7" w14:textId="77777777" w:rsidR="00D01741" w:rsidRPr="00434422" w:rsidRDefault="00D01741" w:rsidP="003B48EA">
            <w:pPr>
              <w:jc w:val="center"/>
              <w:rPr>
                <w:i/>
                <w:iCs/>
                <w:color w:val="222222"/>
              </w:rPr>
            </w:pPr>
            <w:r w:rsidRPr="00434422">
              <w:rPr>
                <w:i/>
                <w:iCs/>
                <w:color w:val="222222"/>
              </w:rPr>
              <w:t>Local Only</w:t>
            </w:r>
          </w:p>
        </w:tc>
        <w:tc>
          <w:tcPr>
            <w:tcW w:w="751" w:type="dxa"/>
            <w:vAlign w:val="center"/>
          </w:tcPr>
          <w:p w14:paraId="6145E4FC" w14:textId="73FC0518" w:rsidR="00D01741" w:rsidRPr="00434422" w:rsidRDefault="009E1F3B" w:rsidP="003B48EA">
            <w:pPr>
              <w:jc w:val="center"/>
              <w:rPr>
                <w:i/>
                <w:iCs/>
                <w:color w:val="222222"/>
              </w:rPr>
            </w:pPr>
            <w:r w:rsidRPr="00434422">
              <w:rPr>
                <w:i/>
                <w:iCs/>
                <w:color w:val="222222"/>
              </w:rPr>
              <w:t>72.56</w:t>
            </w:r>
          </w:p>
        </w:tc>
        <w:tc>
          <w:tcPr>
            <w:tcW w:w="673" w:type="dxa"/>
            <w:vAlign w:val="center"/>
          </w:tcPr>
          <w:p w14:paraId="516E707C" w14:textId="5E99BE10" w:rsidR="00D01741" w:rsidRPr="00434422" w:rsidRDefault="009E1F3B" w:rsidP="003B48EA">
            <w:pPr>
              <w:jc w:val="center"/>
              <w:rPr>
                <w:i/>
                <w:iCs/>
                <w:color w:val="222222"/>
              </w:rPr>
            </w:pPr>
            <w:r w:rsidRPr="00434422">
              <w:rPr>
                <w:i/>
                <w:iCs/>
                <w:color w:val="222222"/>
              </w:rPr>
              <w:t>75.48</w:t>
            </w:r>
          </w:p>
        </w:tc>
        <w:tc>
          <w:tcPr>
            <w:tcW w:w="734" w:type="dxa"/>
            <w:vAlign w:val="center"/>
          </w:tcPr>
          <w:p w14:paraId="14DE3631" w14:textId="6995E4DF" w:rsidR="00D01741" w:rsidRPr="00434422" w:rsidRDefault="009E1F3B" w:rsidP="003B48EA">
            <w:pPr>
              <w:jc w:val="center"/>
              <w:rPr>
                <w:i/>
                <w:iCs/>
                <w:color w:val="222222"/>
              </w:rPr>
            </w:pPr>
            <w:r w:rsidRPr="00434422">
              <w:rPr>
                <w:i/>
                <w:iCs/>
                <w:color w:val="222222"/>
              </w:rPr>
              <w:t>14.23</w:t>
            </w:r>
          </w:p>
        </w:tc>
        <w:tc>
          <w:tcPr>
            <w:tcW w:w="676" w:type="dxa"/>
            <w:vAlign w:val="center"/>
          </w:tcPr>
          <w:p w14:paraId="2BD1B3EB" w14:textId="5868224D" w:rsidR="00D01741" w:rsidRPr="00434422" w:rsidRDefault="009E1F3B" w:rsidP="003B48EA">
            <w:pPr>
              <w:jc w:val="center"/>
              <w:rPr>
                <w:i/>
                <w:iCs/>
                <w:color w:val="222222"/>
              </w:rPr>
            </w:pPr>
            <w:r w:rsidRPr="00434422">
              <w:rPr>
                <w:i/>
                <w:iCs/>
                <w:color w:val="222222"/>
              </w:rPr>
              <w:t>17.54</w:t>
            </w:r>
          </w:p>
        </w:tc>
      </w:tr>
    </w:tbl>
    <w:p w14:paraId="4E3D0683" w14:textId="7A02D41B" w:rsidR="00C00295" w:rsidRPr="00434422" w:rsidRDefault="00C00295" w:rsidP="00E252C2">
      <w:pPr>
        <w:pStyle w:val="Text"/>
        <w:ind w:firstLine="0"/>
      </w:pPr>
    </w:p>
    <w:p w14:paraId="42B0B55A" w14:textId="3D18F01A" w:rsidR="003B48EA" w:rsidRPr="00434422" w:rsidRDefault="003B48EA" w:rsidP="003B48EA">
      <w:pPr>
        <w:jc w:val="both"/>
      </w:pPr>
      <w:r w:rsidRPr="00434422">
        <w:t xml:space="preserve">From </w:t>
      </w:r>
      <w:r w:rsidR="00DE13B0" w:rsidRPr="00434422">
        <w:t>T</w:t>
      </w:r>
      <w:r w:rsidRPr="00434422">
        <w:t>able</w:t>
      </w:r>
      <w:r w:rsidR="00DE13B0" w:rsidRPr="00434422">
        <w:t xml:space="preserve"> V</w:t>
      </w:r>
      <w:r w:rsidR="00FD7338" w:rsidRPr="00434422">
        <w:t>I</w:t>
      </w:r>
      <w:r w:rsidRPr="00434422">
        <w:t>, it can be seen that the proposed method with two discriminators (one local and one global) performs better than each of the discriminators separately. This can mainly be attributed to the fact that with two discriminators two levels of features are captured which helps in better training of the generator.</w:t>
      </w:r>
    </w:p>
    <w:p w14:paraId="43A2C66D" w14:textId="5DA1FCD2" w:rsidR="00FD7338" w:rsidRPr="00434422" w:rsidRDefault="00FD7338" w:rsidP="003B48EA">
      <w:pPr>
        <w:jc w:val="both"/>
      </w:pPr>
      <w:r w:rsidRPr="00434422">
        <w:t xml:space="preserve">Further, our model was partly inspired </w:t>
      </w:r>
      <w:r w:rsidR="00052CDC">
        <w:t>by</w:t>
      </w:r>
      <w:r w:rsidRPr="00434422">
        <w:t xml:space="preserve"> Pix2Pix GAN </w:t>
      </w:r>
      <w:r w:rsidRPr="00434422">
        <w:fldChar w:fldCharType="begin" w:fldLock="1"/>
      </w:r>
      <w:r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mendeley":{"formattedCitation":"[12]","plainTextFormattedCitation":"[12]"},"properties":{"noteIndex":0},"schema":"https://github.com/citation-style-language/schema/raw/master/csl-citation.json"}</w:instrText>
      </w:r>
      <w:r w:rsidRPr="00434422">
        <w:fldChar w:fldCharType="separate"/>
      </w:r>
      <w:r w:rsidRPr="00434422">
        <w:rPr>
          <w:noProof/>
        </w:rPr>
        <w:t>[12]</w:t>
      </w:r>
      <w:r w:rsidRPr="00434422">
        <w:fldChar w:fldCharType="end"/>
      </w:r>
      <w:r w:rsidRPr="00434422">
        <w:t>, which too uses a single discriminator, and has an optimized architecture for common image-to-image translation tasks. This network too has also shown consistent poor</w:t>
      </w:r>
      <w:r w:rsidRPr="00434422">
        <w:rPr>
          <w:color w:val="FF0000"/>
        </w:rPr>
        <w:t xml:space="preserve"> </w:t>
      </w:r>
      <w:r w:rsidRPr="00434422">
        <w:t xml:space="preserve">performance compared to our proposed model, as can be seen in Tables I-V. </w:t>
      </w:r>
    </w:p>
    <w:p w14:paraId="73872C08" w14:textId="42E08E24" w:rsidR="001B2686" w:rsidRPr="001C44F6" w:rsidRDefault="00571888" w:rsidP="002B7E83">
      <w:pPr>
        <w:pStyle w:val="Heading1"/>
        <w:jc w:val="left"/>
        <w:rPr>
          <w:b/>
          <w:bCs/>
          <w:sz w:val="22"/>
          <w:szCs w:val="22"/>
        </w:rPr>
      </w:pPr>
      <w:r w:rsidRPr="001C44F6">
        <w:rPr>
          <w:b/>
          <w:bCs/>
          <w:sz w:val="22"/>
          <w:szCs w:val="22"/>
        </w:rPr>
        <w:t>Conclusion</w:t>
      </w:r>
    </w:p>
    <w:p w14:paraId="719C9E10" w14:textId="0BECD887" w:rsidR="00C53784" w:rsidRPr="00434422" w:rsidRDefault="00D64477" w:rsidP="00D64477">
      <w:pPr>
        <w:autoSpaceDE w:val="0"/>
        <w:autoSpaceDN w:val="0"/>
        <w:adjustRightInd w:val="0"/>
        <w:jc w:val="both"/>
        <w:rPr>
          <w:rFonts w:ascii="Times-Roman" w:hAnsi="Times-Roman" w:cs="Times-Roman"/>
        </w:rPr>
      </w:pPr>
      <w:r w:rsidRPr="00434422">
        <w:rPr>
          <w:rFonts w:ascii="Times-Roman" w:hAnsi="Times-Roman" w:cs="Times-Roman"/>
        </w:rPr>
        <w:t xml:space="preserve">In this </w:t>
      </w:r>
      <w:r w:rsidR="00A61CAE">
        <w:rPr>
          <w:rFonts w:ascii="Times-Roman" w:hAnsi="Times-Roman" w:cs="Times-Roman"/>
        </w:rPr>
        <w:t>work</w:t>
      </w:r>
      <w:r w:rsidRPr="00434422">
        <w:rPr>
          <w:rFonts w:ascii="Times-Roman" w:hAnsi="Times-Roman" w:cs="Times-Roman"/>
        </w:rPr>
        <w:t xml:space="preserve">, a deep </w:t>
      </w:r>
      <w:proofErr w:type="gramStart"/>
      <w:r w:rsidRPr="00434422">
        <w:rPr>
          <w:rFonts w:ascii="Times-Roman" w:hAnsi="Times-Roman" w:cs="Times-Roman"/>
        </w:rPr>
        <w:t>learning based</w:t>
      </w:r>
      <w:proofErr w:type="gramEnd"/>
      <w:r w:rsidRPr="00434422">
        <w:rPr>
          <w:rFonts w:ascii="Times-Roman" w:hAnsi="Times-Roman" w:cs="Times-Roman"/>
        </w:rPr>
        <w:t xml:space="preserve"> model, named as DD</w:t>
      </w:r>
      <w:r w:rsidR="00745499" w:rsidRPr="00434422">
        <w:rPr>
          <w:rFonts w:ascii="Times-Roman" w:hAnsi="Times-Roman" w:cs="Times-Roman"/>
        </w:rPr>
        <w:t>-</w:t>
      </w:r>
      <w:r w:rsidRPr="00434422">
        <w:rPr>
          <w:rFonts w:ascii="Times-Roman" w:hAnsi="Times-Roman" w:cs="Times-Roman"/>
        </w:rPr>
        <w:t xml:space="preserve">GAN, has been developed for document image binarization. As both global and local </w:t>
      </w:r>
      <w:proofErr w:type="gramStart"/>
      <w:r w:rsidRPr="00434422">
        <w:rPr>
          <w:rFonts w:ascii="Times-Roman" w:hAnsi="Times-Roman" w:cs="Times-Roman"/>
        </w:rPr>
        <w:t>thresholding based</w:t>
      </w:r>
      <w:proofErr w:type="gramEnd"/>
      <w:r w:rsidRPr="00434422">
        <w:rPr>
          <w:rFonts w:ascii="Times-Roman" w:hAnsi="Times-Roman" w:cs="Times-Roman"/>
        </w:rPr>
        <w:t xml:space="preserve"> approaches have </w:t>
      </w:r>
      <w:r w:rsidR="00052CDC">
        <w:rPr>
          <w:rFonts w:ascii="Times-Roman" w:hAnsi="Times-Roman" w:cs="Times-Roman"/>
        </w:rPr>
        <w:t>their</w:t>
      </w:r>
      <w:r w:rsidRPr="00434422">
        <w:rPr>
          <w:rFonts w:ascii="Times-Roman" w:hAnsi="Times-Roman" w:cs="Times-Roman"/>
        </w:rPr>
        <w:t xml:space="preserve"> own pros and cons, hence researchers prefer </w:t>
      </w:r>
      <w:r w:rsidR="00052CDC">
        <w:rPr>
          <w:rFonts w:ascii="Times-Roman" w:hAnsi="Times-Roman" w:cs="Times-Roman"/>
        </w:rPr>
        <w:t xml:space="preserve">a </w:t>
      </w:r>
      <w:r w:rsidRPr="00434422">
        <w:rPr>
          <w:rFonts w:ascii="Times-Roman" w:hAnsi="Times-Roman" w:cs="Times-Roman"/>
        </w:rPr>
        <w:t>hybrid approach for the said purpose.</w:t>
      </w:r>
      <w:r w:rsidR="00F14454" w:rsidRPr="00434422">
        <w:rPr>
          <w:rFonts w:ascii="Times-Roman" w:hAnsi="Times-Roman" w:cs="Times-Roman"/>
        </w:rPr>
        <w:t xml:space="preserve"> </w:t>
      </w:r>
      <w:r w:rsidR="00FD7338" w:rsidRPr="00434422">
        <w:t>Going by the trend, the proposed model has utilized both the global and local information about the pixel distribution</w:t>
      </w:r>
      <w:r w:rsidR="00486458">
        <w:t>.</w:t>
      </w:r>
      <w:r w:rsidR="00FD7338" w:rsidRPr="00434422">
        <w:t xml:space="preserve"> </w:t>
      </w:r>
      <w:r w:rsidR="00FD7338" w:rsidRPr="00434422">
        <w:rPr>
          <w:rFonts w:ascii="Times-Roman" w:hAnsi="Times-Roman" w:cs="Times-Roman"/>
        </w:rPr>
        <w:t>In doing so</w:t>
      </w:r>
      <w:r w:rsidRPr="00434422">
        <w:rPr>
          <w:rFonts w:ascii="Times-Roman" w:hAnsi="Times-Roman" w:cs="Times-Roman"/>
        </w:rPr>
        <w:t>, DD</w:t>
      </w:r>
      <w:r w:rsidR="00745499" w:rsidRPr="00434422">
        <w:rPr>
          <w:rFonts w:ascii="Times-Roman" w:hAnsi="Times-Roman" w:cs="Times-Roman"/>
        </w:rPr>
        <w:t>-</w:t>
      </w:r>
      <w:r w:rsidRPr="00434422">
        <w:rPr>
          <w:rFonts w:ascii="Times-Roman" w:hAnsi="Times-Roman" w:cs="Times-Roman"/>
        </w:rPr>
        <w:t xml:space="preserve">GAN uses two discriminator networks to capture both global and local information. Besides, </w:t>
      </w:r>
      <w:r w:rsidR="00052CDC">
        <w:rPr>
          <w:rFonts w:ascii="Times-Roman" w:hAnsi="Times-Roman" w:cs="Times-Roman"/>
        </w:rPr>
        <w:t xml:space="preserve">the </w:t>
      </w:r>
      <w:r w:rsidRPr="00434422">
        <w:rPr>
          <w:rFonts w:ascii="Times-Roman" w:hAnsi="Times-Roman" w:cs="Times-Roman"/>
        </w:rPr>
        <w:t>focal loss has been used to handle the class imbalance of the pixels as document image</w:t>
      </w:r>
      <w:r w:rsidR="00745499" w:rsidRPr="00434422">
        <w:rPr>
          <w:rFonts w:ascii="Times-Roman" w:hAnsi="Times-Roman" w:cs="Times-Roman"/>
        </w:rPr>
        <w:t>s</w:t>
      </w:r>
      <w:r w:rsidRPr="00434422">
        <w:rPr>
          <w:rFonts w:ascii="Times-Roman" w:hAnsi="Times-Roman" w:cs="Times-Roman"/>
        </w:rPr>
        <w:t xml:space="preserve"> generally contain more background pixels then foreground pixels. The model has been evaluated on five recent datasets of DIBCO series and it has been found that DD</w:t>
      </w:r>
      <w:r w:rsidR="00AA7F6D" w:rsidRPr="00434422">
        <w:rPr>
          <w:rFonts w:ascii="Times-Roman" w:hAnsi="Times-Roman" w:cs="Times-Roman"/>
        </w:rPr>
        <w:t>-</w:t>
      </w:r>
      <w:r w:rsidRPr="00434422">
        <w:rPr>
          <w:rFonts w:ascii="Times-Roman" w:hAnsi="Times-Roman" w:cs="Times-Roman"/>
        </w:rPr>
        <w:t xml:space="preserve">GAN provides better or analogous results when compared with some state-of-the-art methods. In </w:t>
      </w:r>
      <w:r w:rsidR="00052CDC">
        <w:rPr>
          <w:rFonts w:ascii="Times-Roman" w:hAnsi="Times-Roman" w:cs="Times-Roman"/>
        </w:rPr>
        <w:t xml:space="preserve">the </w:t>
      </w:r>
      <w:r w:rsidRPr="00434422">
        <w:rPr>
          <w:rFonts w:ascii="Times-Roman" w:hAnsi="Times-Roman" w:cs="Times-Roman"/>
        </w:rPr>
        <w:t xml:space="preserve">future, we would like to apply this model </w:t>
      </w:r>
      <w:r w:rsidR="00052CDC">
        <w:rPr>
          <w:rFonts w:ascii="Times-Roman" w:hAnsi="Times-Roman" w:cs="Times-Roman"/>
        </w:rPr>
        <w:t>to</w:t>
      </w:r>
      <w:r w:rsidRPr="00434422">
        <w:rPr>
          <w:rFonts w:ascii="Times-Roman" w:hAnsi="Times-Roman" w:cs="Times-Roman"/>
        </w:rPr>
        <w:t xml:space="preserve"> some other </w:t>
      </w:r>
      <w:r w:rsidR="00DC43E9" w:rsidRPr="00434422">
        <w:rPr>
          <w:rFonts w:ascii="Times-Roman" w:hAnsi="Times-Roman" w:cs="Times-Roman"/>
        </w:rPr>
        <w:t>datasets</w:t>
      </w:r>
      <w:r w:rsidRPr="00434422">
        <w:rPr>
          <w:rFonts w:ascii="Times-Roman" w:hAnsi="Times-Roman" w:cs="Times-Roman"/>
        </w:rPr>
        <w:t xml:space="preserve">. Besides, some other loss functions can be explored, and </w:t>
      </w:r>
      <w:r w:rsidR="00052CDC">
        <w:rPr>
          <w:rFonts w:ascii="Times-Roman" w:hAnsi="Times-Roman" w:cs="Times-Roman"/>
        </w:rPr>
        <w:t xml:space="preserve">the </w:t>
      </w:r>
      <w:r w:rsidRPr="00434422">
        <w:rPr>
          <w:rFonts w:ascii="Times-Roman" w:hAnsi="Times-Roman" w:cs="Times-Roman"/>
        </w:rPr>
        <w:t xml:space="preserve">value of the λ (in </w:t>
      </w:r>
      <w:r w:rsidR="00AA7F6D" w:rsidRPr="00434422">
        <w:rPr>
          <w:rFonts w:ascii="Times-Roman" w:hAnsi="Times-Roman" w:cs="Times-Roman"/>
        </w:rPr>
        <w:t>equation</w:t>
      </w:r>
      <w:r w:rsidRPr="00434422">
        <w:rPr>
          <w:rFonts w:ascii="Times-Roman" w:hAnsi="Times-Roman" w:cs="Times-Roman"/>
        </w:rPr>
        <w:t xml:space="preserve"> </w:t>
      </w:r>
      <w:r w:rsidR="00090024" w:rsidRPr="00434422">
        <w:rPr>
          <w:rFonts w:ascii="Times-Roman" w:hAnsi="Times-Roman" w:cs="Times-Roman"/>
        </w:rPr>
        <w:t>1</w:t>
      </w:r>
      <w:r w:rsidRPr="00434422">
        <w:rPr>
          <w:rFonts w:ascii="Times-Roman" w:hAnsi="Times-Roman" w:cs="Times-Roman"/>
        </w:rPr>
        <w:t>) can be made dynamic.</w:t>
      </w:r>
    </w:p>
    <w:p w14:paraId="554EA53A" w14:textId="5BF55CA7" w:rsidR="00CC2B63" w:rsidRPr="001C44F6" w:rsidRDefault="00CC2B63" w:rsidP="00CC2B63">
      <w:pPr>
        <w:pStyle w:val="Heading1"/>
        <w:numPr>
          <w:ilvl w:val="0"/>
          <w:numId w:val="0"/>
        </w:numPr>
        <w:rPr>
          <w:b/>
          <w:bCs/>
          <w:sz w:val="22"/>
          <w:szCs w:val="22"/>
        </w:rPr>
      </w:pPr>
      <w:r w:rsidRPr="001C44F6">
        <w:rPr>
          <w:b/>
          <w:bCs/>
          <w:sz w:val="22"/>
          <w:szCs w:val="22"/>
        </w:rPr>
        <w:t>References</w:t>
      </w:r>
    </w:p>
    <w:p w14:paraId="71C60FE8" w14:textId="7D462944" w:rsidR="00FD7338" w:rsidRPr="00434422" w:rsidRDefault="00EC2AEC" w:rsidP="006751AB">
      <w:pPr>
        <w:pStyle w:val="References"/>
        <w:rPr>
          <w:noProof/>
        </w:rPr>
      </w:pPr>
      <w:r w:rsidRPr="00434422">
        <w:fldChar w:fldCharType="begin" w:fldLock="1"/>
      </w:r>
      <w:r w:rsidRPr="00434422">
        <w:instrText xml:space="preserve">ADDIN Mendeley Bibliography CSL_BIBLIOGRAPHY </w:instrText>
      </w:r>
      <w:r w:rsidRPr="00434422">
        <w:fldChar w:fldCharType="separate"/>
      </w:r>
      <w:r w:rsidR="00FD7338" w:rsidRPr="00434422">
        <w:rPr>
          <w:noProof/>
        </w:rPr>
        <w:t>[1]</w:t>
      </w:r>
      <w:r w:rsidR="00FD7338" w:rsidRPr="00434422">
        <w:rPr>
          <w:noProof/>
        </w:rPr>
        <w:tab/>
        <w:t xml:space="preserve">N. Otsu, “THRESHOLD SELECTION METHOD FROM GRAY-LEVEL HISTOGRAMS.,” </w:t>
      </w:r>
      <w:r w:rsidR="00FD7338" w:rsidRPr="00434422">
        <w:rPr>
          <w:i/>
          <w:iCs/>
          <w:noProof/>
        </w:rPr>
        <w:t>IEEE Trans Syst Man Cybern</w:t>
      </w:r>
      <w:r w:rsidR="00FD7338" w:rsidRPr="00434422">
        <w:rPr>
          <w:noProof/>
        </w:rPr>
        <w:t>, vol. SMC-9, no. 1, pp. 62–66, 1979, doi: 10.1109/tsmc.1979.4310076.</w:t>
      </w:r>
    </w:p>
    <w:p w14:paraId="565D30BD" w14:textId="77777777" w:rsidR="00FD7338" w:rsidRPr="00434422" w:rsidRDefault="00FD7338" w:rsidP="006751AB">
      <w:pPr>
        <w:pStyle w:val="References"/>
        <w:rPr>
          <w:noProof/>
        </w:rPr>
      </w:pPr>
      <w:r w:rsidRPr="00434422">
        <w:rPr>
          <w:noProof/>
        </w:rPr>
        <w:t>[2]</w:t>
      </w:r>
      <w:r w:rsidRPr="00434422">
        <w:rPr>
          <w:noProof/>
        </w:rPr>
        <w:tab/>
        <w:t xml:space="preserve">J. Sauvola and M. Pietikäinen, “Adaptive document image binarization,” </w:t>
      </w:r>
      <w:r w:rsidRPr="00434422">
        <w:rPr>
          <w:i/>
          <w:iCs/>
          <w:noProof/>
        </w:rPr>
        <w:t>Pattern Recognit.</w:t>
      </w:r>
      <w:r w:rsidRPr="00434422">
        <w:rPr>
          <w:noProof/>
        </w:rPr>
        <w:t>, 2000, doi: 10.1016/S0031-3203(99)00055-2.</w:t>
      </w:r>
    </w:p>
    <w:p w14:paraId="5023AD6F" w14:textId="77777777" w:rsidR="00FD7338" w:rsidRPr="00434422" w:rsidRDefault="00FD7338" w:rsidP="006751AB">
      <w:pPr>
        <w:pStyle w:val="References"/>
        <w:rPr>
          <w:noProof/>
        </w:rPr>
      </w:pPr>
      <w:r w:rsidRPr="00434422">
        <w:rPr>
          <w:noProof/>
        </w:rPr>
        <w:t>[3]</w:t>
      </w:r>
      <w:r w:rsidRPr="00434422">
        <w:rPr>
          <w:noProof/>
        </w:rPr>
        <w:tab/>
        <w:t xml:space="preserve">N. Phansalkar, S. More, A. Sabale, and M. Joshi, “Adaptive local thresholding for detection of nuclei in diversity stained cytology images,” in </w:t>
      </w:r>
      <w:r w:rsidRPr="00434422">
        <w:rPr>
          <w:i/>
          <w:iCs/>
          <w:noProof/>
        </w:rPr>
        <w:t>ICCSP 2011 - 2011 International Conference on Communications and Signal Processing</w:t>
      </w:r>
      <w:r w:rsidRPr="00434422">
        <w:rPr>
          <w:noProof/>
        </w:rPr>
        <w:t>, 2011, doi: 10.1109/ICCSP.2011.5739305.</w:t>
      </w:r>
    </w:p>
    <w:p w14:paraId="03C14EF3" w14:textId="77777777" w:rsidR="00FD7338" w:rsidRPr="00434422" w:rsidRDefault="00FD7338" w:rsidP="006751AB">
      <w:pPr>
        <w:pStyle w:val="References"/>
        <w:rPr>
          <w:noProof/>
        </w:rPr>
      </w:pPr>
      <w:r w:rsidRPr="00434422">
        <w:rPr>
          <w:noProof/>
        </w:rPr>
        <w:t>[4]</w:t>
      </w:r>
      <w:r w:rsidRPr="00434422">
        <w:rPr>
          <w:noProof/>
        </w:rPr>
        <w:tab/>
        <w:t xml:space="preserve">B. Gatos, I. Pratikakis, and S. J. Perantonis, “Improved document image binarization by using a combination of multiple binarization techniques and adapted edge information,” in </w:t>
      </w:r>
      <w:r w:rsidRPr="00434422">
        <w:rPr>
          <w:i/>
          <w:iCs/>
          <w:noProof/>
        </w:rPr>
        <w:t>Proceedings - International Conference on Pattern Recognition</w:t>
      </w:r>
      <w:r w:rsidRPr="00434422">
        <w:rPr>
          <w:noProof/>
        </w:rPr>
        <w:t>, 2008, doi: 10.1109/icpr.2008.4761534.</w:t>
      </w:r>
    </w:p>
    <w:p w14:paraId="29FE68AA" w14:textId="77777777" w:rsidR="00FD7338" w:rsidRPr="00434422" w:rsidRDefault="00FD7338" w:rsidP="006751AB">
      <w:pPr>
        <w:pStyle w:val="References"/>
        <w:rPr>
          <w:noProof/>
        </w:rPr>
      </w:pPr>
      <w:r w:rsidRPr="00434422">
        <w:rPr>
          <w:noProof/>
        </w:rPr>
        <w:t>[5]</w:t>
      </w:r>
      <w:r w:rsidRPr="00434422">
        <w:rPr>
          <w:noProof/>
        </w:rPr>
        <w:tab/>
        <w:t xml:space="preserve">Q. N. Vo, S. H. Kim, H. J. Yang, and G. Lee, “Binarization of degraded document images based on hierarchical deep supervised network,” </w:t>
      </w:r>
      <w:r w:rsidRPr="00434422">
        <w:rPr>
          <w:i/>
          <w:iCs/>
          <w:noProof/>
        </w:rPr>
        <w:t>Pattern Recognit.</w:t>
      </w:r>
      <w:r w:rsidRPr="00434422">
        <w:rPr>
          <w:noProof/>
        </w:rPr>
        <w:t>, 2018, doi: 10.1016/j.patcog.2017.08.025.</w:t>
      </w:r>
    </w:p>
    <w:p w14:paraId="200217ED" w14:textId="77777777" w:rsidR="00FD7338" w:rsidRPr="00434422" w:rsidRDefault="00FD7338" w:rsidP="006751AB">
      <w:pPr>
        <w:pStyle w:val="References"/>
        <w:rPr>
          <w:noProof/>
        </w:rPr>
      </w:pPr>
      <w:r w:rsidRPr="00434422">
        <w:rPr>
          <w:noProof/>
        </w:rPr>
        <w:t>[6]</w:t>
      </w:r>
      <w:r w:rsidRPr="00434422">
        <w:rPr>
          <w:noProof/>
        </w:rPr>
        <w:tab/>
        <w:t xml:space="preserve">C. Tensmeyer and T. Martinez, “Document Image Binarization with Fully Convolutional Neural Networks,” in </w:t>
      </w:r>
      <w:r w:rsidRPr="00434422">
        <w:rPr>
          <w:i/>
          <w:iCs/>
          <w:noProof/>
        </w:rPr>
        <w:t>Proceedings of the International Conference on Document Analysis and Recognition, ICDAR</w:t>
      </w:r>
      <w:r w:rsidRPr="00434422">
        <w:rPr>
          <w:noProof/>
        </w:rPr>
        <w:t>, 2017, doi: 10.1109/ICDAR.2017.25.</w:t>
      </w:r>
    </w:p>
    <w:p w14:paraId="0B5CB498" w14:textId="77777777" w:rsidR="00FD7338" w:rsidRPr="00434422" w:rsidRDefault="00FD7338" w:rsidP="006751AB">
      <w:pPr>
        <w:pStyle w:val="References"/>
        <w:rPr>
          <w:noProof/>
        </w:rPr>
      </w:pPr>
      <w:r w:rsidRPr="00434422">
        <w:rPr>
          <w:noProof/>
        </w:rPr>
        <w:t>[7]</w:t>
      </w:r>
      <w:r w:rsidRPr="00434422">
        <w:rPr>
          <w:noProof/>
        </w:rPr>
        <w:tab/>
        <w:t xml:space="preserve">J. Long, E. Shelhamer, and T. Darrell, “Fully convolutional networks for semantic segmentation,” in </w:t>
      </w:r>
      <w:r w:rsidRPr="00434422">
        <w:rPr>
          <w:i/>
          <w:iCs/>
          <w:noProof/>
        </w:rPr>
        <w:t>Proceedings of the IEEE Computer Society Conference on Computer Vision and Pattern Recognition</w:t>
      </w:r>
      <w:r w:rsidRPr="00434422">
        <w:rPr>
          <w:noProof/>
        </w:rPr>
        <w:t>, 2015, doi: 10.1109/CVPR.2015.7298965.</w:t>
      </w:r>
    </w:p>
    <w:p w14:paraId="7E88E85B" w14:textId="77777777" w:rsidR="00FD7338" w:rsidRPr="00434422" w:rsidRDefault="00FD7338" w:rsidP="006751AB">
      <w:pPr>
        <w:pStyle w:val="References"/>
        <w:rPr>
          <w:noProof/>
        </w:rPr>
      </w:pPr>
      <w:r w:rsidRPr="00434422">
        <w:rPr>
          <w:noProof/>
        </w:rPr>
        <w:t>[8]</w:t>
      </w:r>
      <w:r w:rsidRPr="00434422">
        <w:rPr>
          <w:noProof/>
        </w:rPr>
        <w:tab/>
        <w:t xml:space="preserve">K. R. Ayyalasomayajula, F. Malmberg, and A. Brun, “PDNet: Semantic segmentation integrated with a primal-dual network for document binarization,” </w:t>
      </w:r>
      <w:r w:rsidRPr="00434422">
        <w:rPr>
          <w:i/>
          <w:iCs/>
          <w:noProof/>
        </w:rPr>
        <w:t>Pattern Recognit. Lett.</w:t>
      </w:r>
      <w:r w:rsidRPr="00434422">
        <w:rPr>
          <w:noProof/>
        </w:rPr>
        <w:t>, 2019, doi: 10.1016/j.patrec.2018.05.011.</w:t>
      </w:r>
    </w:p>
    <w:p w14:paraId="6546F3A7" w14:textId="77777777" w:rsidR="00FD7338" w:rsidRPr="00434422" w:rsidRDefault="00FD7338" w:rsidP="006751AB">
      <w:pPr>
        <w:pStyle w:val="References"/>
        <w:rPr>
          <w:noProof/>
        </w:rPr>
      </w:pPr>
      <w:r w:rsidRPr="00434422">
        <w:rPr>
          <w:noProof/>
        </w:rPr>
        <w:t>[9]</w:t>
      </w:r>
      <w:r w:rsidRPr="00434422">
        <w:rPr>
          <w:noProof/>
        </w:rPr>
        <w:tab/>
        <w:t xml:space="preserve">S. Xie and Z. Tu, “Holistically-Nested Edge Detection,” </w:t>
      </w:r>
      <w:r w:rsidRPr="00434422">
        <w:rPr>
          <w:i/>
          <w:iCs/>
          <w:noProof/>
        </w:rPr>
        <w:t>Int. J. Comput. Vis.</w:t>
      </w:r>
      <w:r w:rsidRPr="00434422">
        <w:rPr>
          <w:noProof/>
        </w:rPr>
        <w:t>, 2017, doi: 10.1007/s11263-017-1004-z.</w:t>
      </w:r>
    </w:p>
    <w:p w14:paraId="6DFE2C9A" w14:textId="77777777" w:rsidR="00FD7338" w:rsidRPr="00434422" w:rsidRDefault="00FD7338" w:rsidP="006751AB">
      <w:pPr>
        <w:pStyle w:val="References"/>
        <w:rPr>
          <w:noProof/>
        </w:rPr>
      </w:pPr>
      <w:r w:rsidRPr="00434422">
        <w:rPr>
          <w:noProof/>
        </w:rPr>
        <w:t>[10]</w:t>
      </w:r>
      <w:r w:rsidRPr="00434422">
        <w:rPr>
          <w:noProof/>
        </w:rPr>
        <w:tab/>
        <w:t xml:space="preserve">O. Ronneberger, P. Fischer, and T. Brox, “U-net: Convolutional networks for biomedical image segmentation,” in </w:t>
      </w:r>
      <w:r w:rsidRPr="00434422">
        <w:rPr>
          <w:i/>
          <w:iCs/>
          <w:noProof/>
        </w:rPr>
        <w:t>Lecture Notes in Computer Science (including subseries Lecture Notes in Artificial Intelligence and Lecture Notes in Bioinformatics)</w:t>
      </w:r>
      <w:r w:rsidRPr="00434422">
        <w:rPr>
          <w:noProof/>
        </w:rPr>
        <w:t>, 2015, doi: 10.1007/978-3-319-24574-4_28.</w:t>
      </w:r>
    </w:p>
    <w:p w14:paraId="4B01EF1B" w14:textId="77777777" w:rsidR="00FD7338" w:rsidRPr="00434422" w:rsidRDefault="00FD7338" w:rsidP="006751AB">
      <w:pPr>
        <w:pStyle w:val="References"/>
        <w:rPr>
          <w:noProof/>
        </w:rPr>
      </w:pPr>
      <w:r w:rsidRPr="00434422">
        <w:rPr>
          <w:noProof/>
        </w:rPr>
        <w:t>[11]</w:t>
      </w:r>
      <w:r w:rsidRPr="00434422">
        <w:rPr>
          <w:noProof/>
        </w:rPr>
        <w:tab/>
        <w:t xml:space="preserve">F. Westphal, N. Lavesson, and H. Grahn, “Document image binarization using recurrent neural networks,” in </w:t>
      </w:r>
      <w:r w:rsidRPr="00434422">
        <w:rPr>
          <w:i/>
          <w:iCs/>
          <w:noProof/>
        </w:rPr>
        <w:t>Proceedings - 13th IAPR International Workshop on Document Analysis Systems, DAS 2018</w:t>
      </w:r>
      <w:r w:rsidRPr="00434422">
        <w:rPr>
          <w:noProof/>
        </w:rPr>
        <w:t>, 2018, doi: 10.1109/DAS.2018.71.</w:t>
      </w:r>
    </w:p>
    <w:p w14:paraId="243EACA9" w14:textId="77777777" w:rsidR="00FD7338" w:rsidRPr="00434422" w:rsidRDefault="00FD7338" w:rsidP="006751AB">
      <w:pPr>
        <w:pStyle w:val="References"/>
        <w:rPr>
          <w:noProof/>
        </w:rPr>
      </w:pPr>
      <w:r w:rsidRPr="00434422">
        <w:rPr>
          <w:noProof/>
        </w:rPr>
        <w:t>[12]</w:t>
      </w:r>
      <w:r w:rsidRPr="00434422">
        <w:rPr>
          <w:noProof/>
        </w:rPr>
        <w:tab/>
        <w:t xml:space="preserve">P. Isola, J. Y. Zhu, T. Zhou, and A. A. Efros, “Image-to-image translation with conditional adversarial networks,” in </w:t>
      </w:r>
      <w:r w:rsidRPr="00434422">
        <w:rPr>
          <w:i/>
          <w:iCs/>
          <w:noProof/>
        </w:rPr>
        <w:t>Proceedings - 30th IEEE Conference on Computer Vision and Pattern Recognition, CVPR 2017</w:t>
      </w:r>
      <w:r w:rsidRPr="00434422">
        <w:rPr>
          <w:noProof/>
        </w:rPr>
        <w:t>, 2017, doi: 10.1109/CVPR.2017.632.</w:t>
      </w:r>
    </w:p>
    <w:p w14:paraId="13729EAC" w14:textId="77777777" w:rsidR="00FD7338" w:rsidRPr="00434422" w:rsidRDefault="00FD7338" w:rsidP="006751AB">
      <w:pPr>
        <w:pStyle w:val="References"/>
        <w:rPr>
          <w:noProof/>
        </w:rPr>
      </w:pPr>
      <w:r w:rsidRPr="00434422">
        <w:rPr>
          <w:noProof/>
        </w:rPr>
        <w:t>[13]</w:t>
      </w:r>
      <w:r w:rsidRPr="00434422">
        <w:rPr>
          <w:noProof/>
        </w:rPr>
        <w:tab/>
        <w:t xml:space="preserve">T. Y. Lin, P. Goyal, R. Girshick, K. He, and P. Dollar, “Focal Loss for Dense Object Detection,” in </w:t>
      </w:r>
      <w:r w:rsidRPr="00434422">
        <w:rPr>
          <w:i/>
          <w:iCs/>
          <w:noProof/>
        </w:rPr>
        <w:t>Proceedings of the IEEE International Conference on Computer Vision</w:t>
      </w:r>
      <w:r w:rsidRPr="00434422">
        <w:rPr>
          <w:noProof/>
        </w:rPr>
        <w:t>, 2017, doi: 10.1109/ICCV.2017.324.</w:t>
      </w:r>
    </w:p>
    <w:p w14:paraId="2F3DE6B4" w14:textId="77777777" w:rsidR="00FD7338" w:rsidRPr="00434422" w:rsidRDefault="00FD7338" w:rsidP="006751AB">
      <w:pPr>
        <w:pStyle w:val="References"/>
        <w:rPr>
          <w:noProof/>
        </w:rPr>
      </w:pPr>
      <w:r w:rsidRPr="00434422">
        <w:rPr>
          <w:noProof/>
        </w:rPr>
        <w:lastRenderedPageBreak/>
        <w:t>[14]</w:t>
      </w:r>
      <w:r w:rsidRPr="00434422">
        <w:rPr>
          <w:noProof/>
        </w:rPr>
        <w:tab/>
        <w:t xml:space="preserve">I. Pratikakis, B. Gatos, and K. Ntirogiannis, “ICDAR 2013 document image binarization contest (DIBCO 2013),” in </w:t>
      </w:r>
      <w:r w:rsidRPr="00434422">
        <w:rPr>
          <w:i/>
          <w:iCs/>
          <w:noProof/>
        </w:rPr>
        <w:t>Proceedings of the International Conference on Document Analysis and Recognition, ICDAR</w:t>
      </w:r>
      <w:r w:rsidRPr="00434422">
        <w:rPr>
          <w:noProof/>
        </w:rPr>
        <w:t>, 2013, doi: 10.1109/ICDAR.2013.219.</w:t>
      </w:r>
    </w:p>
    <w:p w14:paraId="74C86666" w14:textId="77777777" w:rsidR="00FD7338" w:rsidRPr="00434422" w:rsidRDefault="00FD7338" w:rsidP="006751AB">
      <w:pPr>
        <w:pStyle w:val="References"/>
        <w:rPr>
          <w:noProof/>
        </w:rPr>
      </w:pPr>
      <w:r w:rsidRPr="00434422">
        <w:rPr>
          <w:noProof/>
        </w:rPr>
        <w:t>[15]</w:t>
      </w:r>
      <w:r w:rsidRPr="00434422">
        <w:rPr>
          <w:noProof/>
        </w:rPr>
        <w:tab/>
        <w:t xml:space="preserve">I. Pratikakis, K. Zagoris, G. Barlas, and B. Gatos, “ICDAR2017 Competition on Document Image Binarization (DIBCO 2017),” in </w:t>
      </w:r>
      <w:r w:rsidRPr="00434422">
        <w:rPr>
          <w:i/>
          <w:iCs/>
          <w:noProof/>
        </w:rPr>
        <w:t>Proceedings of the International Conference on Document Analysis and Recognition, ICDAR</w:t>
      </w:r>
      <w:r w:rsidRPr="00434422">
        <w:rPr>
          <w:noProof/>
        </w:rPr>
        <w:t>, 2017, doi: 10.1109/ICDAR.2017.228.</w:t>
      </w:r>
    </w:p>
    <w:p w14:paraId="470D3D2F" w14:textId="77777777" w:rsidR="00FD7338" w:rsidRPr="00434422" w:rsidRDefault="00FD7338" w:rsidP="006751AB">
      <w:pPr>
        <w:pStyle w:val="References"/>
        <w:rPr>
          <w:noProof/>
        </w:rPr>
      </w:pPr>
      <w:r w:rsidRPr="00434422">
        <w:rPr>
          <w:noProof/>
        </w:rPr>
        <w:t>[16]</w:t>
      </w:r>
      <w:r w:rsidRPr="00434422">
        <w:rPr>
          <w:noProof/>
        </w:rPr>
        <w:tab/>
        <w:t xml:space="preserve">K. Ntirogiannis, B. Gatos, and I. Pratikakis, “ICFHR2014 Competition on Handwritten Document Image Binarization (H-DIBCO 2014),” in </w:t>
      </w:r>
      <w:r w:rsidRPr="00434422">
        <w:rPr>
          <w:i/>
          <w:iCs/>
          <w:noProof/>
        </w:rPr>
        <w:t>Proceedings of International Conference on Frontiers in Handwriting Recognition, ICFHR</w:t>
      </w:r>
      <w:r w:rsidRPr="00434422">
        <w:rPr>
          <w:noProof/>
        </w:rPr>
        <w:t>, 2014, doi: 10.1109/ICFHR.2014.141.</w:t>
      </w:r>
    </w:p>
    <w:p w14:paraId="61F0FDBA" w14:textId="77777777" w:rsidR="00FD7338" w:rsidRPr="00434422" w:rsidRDefault="00FD7338" w:rsidP="006751AB">
      <w:pPr>
        <w:pStyle w:val="References"/>
        <w:rPr>
          <w:noProof/>
        </w:rPr>
      </w:pPr>
      <w:r w:rsidRPr="00434422">
        <w:rPr>
          <w:noProof/>
        </w:rPr>
        <w:t>[17]</w:t>
      </w:r>
      <w:r w:rsidRPr="00434422">
        <w:rPr>
          <w:noProof/>
        </w:rPr>
        <w:tab/>
        <w:t xml:space="preserve">I. Pratikakis, K. Zagoris, G. Barlas, and B. Gatos, “ICFHR 2016 handwritten document image binarization contest (H-DIBCO 2016),” in </w:t>
      </w:r>
      <w:r w:rsidRPr="00434422">
        <w:rPr>
          <w:i/>
          <w:iCs/>
          <w:noProof/>
        </w:rPr>
        <w:t>Proceedings of International Conference on Frontiers in Handwriting Recognition, ICFHR</w:t>
      </w:r>
      <w:r w:rsidRPr="00434422">
        <w:rPr>
          <w:noProof/>
        </w:rPr>
        <w:t>, 2016, doi: 10.1109/ICFHR.2016.0118.</w:t>
      </w:r>
    </w:p>
    <w:p w14:paraId="7542B79C" w14:textId="77777777" w:rsidR="00FD7338" w:rsidRPr="00434422" w:rsidRDefault="00FD7338" w:rsidP="006751AB">
      <w:pPr>
        <w:pStyle w:val="References"/>
        <w:rPr>
          <w:noProof/>
        </w:rPr>
      </w:pPr>
      <w:r w:rsidRPr="00434422">
        <w:rPr>
          <w:noProof/>
        </w:rPr>
        <w:t>[18]</w:t>
      </w:r>
      <w:r w:rsidRPr="00434422">
        <w:rPr>
          <w:noProof/>
        </w:rPr>
        <w:tab/>
        <w:t xml:space="preserve">I. Pratikakis, K. Zagori, P. Kaddas, and B. Gatos, “ICFHR 2018 competition on handwritten document image binarization (H-DIBCO 2018),” in </w:t>
      </w:r>
      <w:r w:rsidRPr="00434422">
        <w:rPr>
          <w:i/>
          <w:iCs/>
          <w:noProof/>
        </w:rPr>
        <w:t>Proceedings of International Conference on Frontiers in Handwriting Recognition, ICFHR</w:t>
      </w:r>
      <w:r w:rsidRPr="00434422">
        <w:rPr>
          <w:noProof/>
        </w:rPr>
        <w:t>, 2018, doi: 10.1109/ICFHR-2018.2018.00091.</w:t>
      </w:r>
    </w:p>
    <w:p w14:paraId="1B8AE338" w14:textId="77777777" w:rsidR="00FD7338" w:rsidRPr="00434422" w:rsidRDefault="00FD7338" w:rsidP="006751AB">
      <w:pPr>
        <w:pStyle w:val="References"/>
        <w:rPr>
          <w:noProof/>
        </w:rPr>
      </w:pPr>
      <w:r w:rsidRPr="00434422">
        <w:rPr>
          <w:noProof/>
        </w:rPr>
        <w:t>[19]</w:t>
      </w:r>
      <w:r w:rsidRPr="00434422">
        <w:rPr>
          <w:noProof/>
        </w:rPr>
        <w:tab/>
        <w:t xml:space="preserve">H. Lu, A. C. Kot, and Y. Q. Shi, “Distance-reciprocal distortion measure for binary document images,” </w:t>
      </w:r>
      <w:r w:rsidRPr="00434422">
        <w:rPr>
          <w:i/>
          <w:iCs/>
          <w:noProof/>
        </w:rPr>
        <w:t>IEEE Signal Process. Lett.</w:t>
      </w:r>
      <w:r w:rsidRPr="00434422">
        <w:rPr>
          <w:noProof/>
        </w:rPr>
        <w:t>, 2004, doi: 10.1109/LSP.2003.821748.</w:t>
      </w:r>
    </w:p>
    <w:p w14:paraId="3A3BA573" w14:textId="77777777" w:rsidR="00FD7338" w:rsidRPr="00434422" w:rsidRDefault="00FD7338" w:rsidP="006751AB">
      <w:pPr>
        <w:pStyle w:val="References"/>
        <w:rPr>
          <w:noProof/>
        </w:rPr>
      </w:pPr>
      <w:r w:rsidRPr="00434422">
        <w:rPr>
          <w:noProof/>
        </w:rPr>
        <w:t>[20]</w:t>
      </w:r>
      <w:r w:rsidRPr="00434422">
        <w:rPr>
          <w:noProof/>
        </w:rPr>
        <w:tab/>
        <w:t xml:space="preserve">S. Bhowmik, R. Sarkar, B. Das, and D. Doermann, “GiB: A game theory inspired binarization technique for degraded document images,” </w:t>
      </w:r>
      <w:r w:rsidRPr="00434422">
        <w:rPr>
          <w:i/>
          <w:iCs/>
          <w:noProof/>
        </w:rPr>
        <w:t>IEEE Trans. Image Process.</w:t>
      </w:r>
      <w:r w:rsidRPr="00434422">
        <w:rPr>
          <w:noProof/>
        </w:rPr>
        <w:t>, 2019, doi: 10.1109/TIP.2018.2878959.</w:t>
      </w:r>
    </w:p>
    <w:p w14:paraId="1D46F8E8" w14:textId="77777777" w:rsidR="00FD7338" w:rsidRPr="00434422" w:rsidRDefault="00FD7338" w:rsidP="006751AB">
      <w:pPr>
        <w:pStyle w:val="References"/>
        <w:rPr>
          <w:noProof/>
        </w:rPr>
      </w:pPr>
      <w:r w:rsidRPr="00434422">
        <w:rPr>
          <w:noProof/>
        </w:rPr>
        <w:t>[21]</w:t>
      </w:r>
      <w:r w:rsidRPr="00434422">
        <w:rPr>
          <w:noProof/>
        </w:rPr>
        <w:tab/>
        <w:t xml:space="preserve">F. Jia, C. Shi, K. He, C. Wang, and B. Xiao, “Degraded document image binarization using structural symmetry of strokes,” </w:t>
      </w:r>
      <w:r w:rsidRPr="00434422">
        <w:rPr>
          <w:i/>
          <w:iCs/>
          <w:noProof/>
        </w:rPr>
        <w:t>Pattern Recognit.</w:t>
      </w:r>
      <w:r w:rsidRPr="00434422">
        <w:rPr>
          <w:noProof/>
        </w:rPr>
        <w:t>, 2018, doi: 10.1016/j.patcog.2017.09.032.</w:t>
      </w:r>
    </w:p>
    <w:p w14:paraId="46C7A4BD" w14:textId="77777777" w:rsidR="00FD7338" w:rsidRPr="00434422" w:rsidRDefault="00FD7338" w:rsidP="006751AB">
      <w:pPr>
        <w:pStyle w:val="References"/>
        <w:rPr>
          <w:noProof/>
        </w:rPr>
      </w:pPr>
      <w:r w:rsidRPr="00434422">
        <w:rPr>
          <w:noProof/>
        </w:rPr>
        <w:t>[22]</w:t>
      </w:r>
      <w:r w:rsidRPr="00434422">
        <w:rPr>
          <w:noProof/>
        </w:rPr>
        <w:tab/>
        <w:t xml:space="preserve">N. R. Howe, “Document binarization with automatic parameter tuning,” </w:t>
      </w:r>
      <w:r w:rsidRPr="00434422">
        <w:rPr>
          <w:i/>
          <w:iCs/>
          <w:noProof/>
        </w:rPr>
        <w:t>Int. J. Doc. Anal. Recognit.</w:t>
      </w:r>
      <w:r w:rsidRPr="00434422">
        <w:rPr>
          <w:noProof/>
        </w:rPr>
        <w:t>, 2013, doi: 10.1007/s10032-012-0192-x.</w:t>
      </w:r>
    </w:p>
    <w:p w14:paraId="7407B2EF" w14:textId="77777777" w:rsidR="00FD7338" w:rsidRPr="00434422" w:rsidRDefault="00FD7338" w:rsidP="006751AB">
      <w:pPr>
        <w:pStyle w:val="References"/>
        <w:rPr>
          <w:noProof/>
        </w:rPr>
      </w:pPr>
      <w:r w:rsidRPr="00434422">
        <w:rPr>
          <w:noProof/>
        </w:rPr>
        <w:t>[23]</w:t>
      </w:r>
      <w:r w:rsidRPr="00434422">
        <w:rPr>
          <w:noProof/>
        </w:rPr>
        <w:tab/>
        <w:t xml:space="preserve">J. Zhao, C. Shi, F. Jia, Y. Wang, and B. Xiao, “Document image binarization with cascaded generators of conditional generative adversarial networks,” </w:t>
      </w:r>
      <w:r w:rsidRPr="00434422">
        <w:rPr>
          <w:i/>
          <w:iCs/>
          <w:noProof/>
        </w:rPr>
        <w:t>Pattern Recognit.</w:t>
      </w:r>
      <w:r w:rsidRPr="00434422">
        <w:rPr>
          <w:noProof/>
        </w:rPr>
        <w:t>, 2019, doi: 10.1016/j.patcog.2019.106968.</w:t>
      </w:r>
    </w:p>
    <w:p w14:paraId="6EF05605" w14:textId="78A2C6F9" w:rsidR="00EC2AEC" w:rsidRPr="00EC2AEC" w:rsidRDefault="00EC2AEC" w:rsidP="00F234BD">
      <w:pPr>
        <w:jc w:val="both"/>
      </w:pPr>
      <w:r w:rsidRPr="00434422">
        <w:fldChar w:fldCharType="end"/>
      </w:r>
    </w:p>
    <w:p w14:paraId="30AB7531" w14:textId="471EAAAE" w:rsidR="0037551B" w:rsidRPr="00CD684F" w:rsidRDefault="0037551B" w:rsidP="00A001A7">
      <w:pPr>
        <w:pStyle w:val="FigureCaption"/>
        <w:rPr>
          <w:sz w:val="20"/>
          <w:szCs w:val="20"/>
        </w:rPr>
      </w:pPr>
    </w:p>
    <w:sectPr w:rsidR="0037551B" w:rsidRPr="00CD684F" w:rsidSect="00213D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569FF" w14:textId="77777777" w:rsidR="00FD7952" w:rsidRDefault="00FD7952">
      <w:r>
        <w:separator/>
      </w:r>
    </w:p>
  </w:endnote>
  <w:endnote w:type="continuationSeparator" w:id="0">
    <w:p w14:paraId="4EA7A4C0" w14:textId="77777777" w:rsidR="00FD7952" w:rsidRDefault="00FD7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3FB0FD" w14:textId="77777777" w:rsidR="00FD7952" w:rsidRDefault="00FD7952"/>
  </w:footnote>
  <w:footnote w:type="continuationSeparator" w:id="0">
    <w:p w14:paraId="27D1D439" w14:textId="77777777" w:rsidR="00FD7952" w:rsidRDefault="00FD7952">
      <w:r>
        <w:continuationSeparator/>
      </w:r>
    </w:p>
  </w:footnote>
  <w:footnote w:id="1">
    <w:p w14:paraId="445008CA" w14:textId="00977198" w:rsidR="003B48EA" w:rsidRPr="0081369C" w:rsidRDefault="003B48EA" w:rsidP="0081369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6B719" w14:textId="21129D22" w:rsidR="003B48EA" w:rsidRDefault="003B48EA">
    <w:pPr>
      <w:framePr w:wrap="auto" w:vAnchor="text" w:hAnchor="margin" w:xAlign="right" w:y="1"/>
    </w:pPr>
    <w:r>
      <w:fldChar w:fldCharType="begin"/>
    </w:r>
    <w:r>
      <w:instrText xml:space="preserve">PAGE  </w:instrText>
    </w:r>
    <w:r>
      <w:fldChar w:fldCharType="separate"/>
    </w:r>
    <w:r>
      <w:rPr>
        <w:noProof/>
      </w:rPr>
      <w:t>5</w:t>
    </w:r>
    <w:r>
      <w:fldChar w:fldCharType="end"/>
    </w:r>
  </w:p>
  <w:p w14:paraId="5A2B25AE" w14:textId="77777777" w:rsidR="003B48EA" w:rsidRDefault="003B48E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05233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60492B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A64A13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264012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5D58624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9A4FBF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14629A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3F62B9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5AB6C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7AB10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F52E883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bCs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OztLQwMjCxNDMzsbRQ0lEKTi0uzszPAykwqgUAaTtspSwAAAA="/>
  </w:docVars>
  <w:rsids>
    <w:rsidRoot w:val="009F4B45"/>
    <w:rsid w:val="0000021C"/>
    <w:rsid w:val="00001805"/>
    <w:rsid w:val="00007D75"/>
    <w:rsid w:val="000148A0"/>
    <w:rsid w:val="00024401"/>
    <w:rsid w:val="00026D05"/>
    <w:rsid w:val="00026D22"/>
    <w:rsid w:val="0003324C"/>
    <w:rsid w:val="00035383"/>
    <w:rsid w:val="0003545F"/>
    <w:rsid w:val="00042E13"/>
    <w:rsid w:val="00051BFD"/>
    <w:rsid w:val="00052CDC"/>
    <w:rsid w:val="000543B4"/>
    <w:rsid w:val="000555F3"/>
    <w:rsid w:val="00055C9A"/>
    <w:rsid w:val="00066652"/>
    <w:rsid w:val="00066E68"/>
    <w:rsid w:val="00066F33"/>
    <w:rsid w:val="000728BF"/>
    <w:rsid w:val="000751E9"/>
    <w:rsid w:val="00090024"/>
    <w:rsid w:val="00090922"/>
    <w:rsid w:val="000951E9"/>
    <w:rsid w:val="00096000"/>
    <w:rsid w:val="000A0C2F"/>
    <w:rsid w:val="000A168B"/>
    <w:rsid w:val="000A18AB"/>
    <w:rsid w:val="000A366D"/>
    <w:rsid w:val="000B3093"/>
    <w:rsid w:val="000C2797"/>
    <w:rsid w:val="000C4765"/>
    <w:rsid w:val="000C4CB5"/>
    <w:rsid w:val="000D2573"/>
    <w:rsid w:val="000D2BDE"/>
    <w:rsid w:val="000D3A67"/>
    <w:rsid w:val="000E1D14"/>
    <w:rsid w:val="000E565D"/>
    <w:rsid w:val="000E5D5C"/>
    <w:rsid w:val="000F0E56"/>
    <w:rsid w:val="000F6590"/>
    <w:rsid w:val="00102DB6"/>
    <w:rsid w:val="00104BB0"/>
    <w:rsid w:val="00107943"/>
    <w:rsid w:val="0010794E"/>
    <w:rsid w:val="0011178D"/>
    <w:rsid w:val="001134DE"/>
    <w:rsid w:val="00113F26"/>
    <w:rsid w:val="00114AB5"/>
    <w:rsid w:val="0013354F"/>
    <w:rsid w:val="00143F2E"/>
    <w:rsid w:val="00144E72"/>
    <w:rsid w:val="0014528B"/>
    <w:rsid w:val="00147CA4"/>
    <w:rsid w:val="00153280"/>
    <w:rsid w:val="00154D1F"/>
    <w:rsid w:val="00162BE2"/>
    <w:rsid w:val="00167017"/>
    <w:rsid w:val="00167286"/>
    <w:rsid w:val="0016787F"/>
    <w:rsid w:val="00171C61"/>
    <w:rsid w:val="00172D6F"/>
    <w:rsid w:val="001750EE"/>
    <w:rsid w:val="00175224"/>
    <w:rsid w:val="0017550C"/>
    <w:rsid w:val="001768FF"/>
    <w:rsid w:val="00182D05"/>
    <w:rsid w:val="00196526"/>
    <w:rsid w:val="001A113B"/>
    <w:rsid w:val="001A364D"/>
    <w:rsid w:val="001A4958"/>
    <w:rsid w:val="001A60B1"/>
    <w:rsid w:val="001A7064"/>
    <w:rsid w:val="001B2686"/>
    <w:rsid w:val="001B2C96"/>
    <w:rsid w:val="001B36B1"/>
    <w:rsid w:val="001B702A"/>
    <w:rsid w:val="001B7E3A"/>
    <w:rsid w:val="001C0965"/>
    <w:rsid w:val="001C3B39"/>
    <w:rsid w:val="001C44F6"/>
    <w:rsid w:val="001C6E40"/>
    <w:rsid w:val="001D0AA8"/>
    <w:rsid w:val="001D576D"/>
    <w:rsid w:val="001E7B7A"/>
    <w:rsid w:val="001F4C5C"/>
    <w:rsid w:val="00201C07"/>
    <w:rsid w:val="00204478"/>
    <w:rsid w:val="00206C84"/>
    <w:rsid w:val="002130E5"/>
    <w:rsid w:val="00213DC0"/>
    <w:rsid w:val="00214E2E"/>
    <w:rsid w:val="00215342"/>
    <w:rsid w:val="00216141"/>
    <w:rsid w:val="00217186"/>
    <w:rsid w:val="00224871"/>
    <w:rsid w:val="00224D6A"/>
    <w:rsid w:val="002319B4"/>
    <w:rsid w:val="002321BC"/>
    <w:rsid w:val="00235CB6"/>
    <w:rsid w:val="00240F83"/>
    <w:rsid w:val="002434A1"/>
    <w:rsid w:val="00244CD3"/>
    <w:rsid w:val="002472DB"/>
    <w:rsid w:val="00256E7E"/>
    <w:rsid w:val="002572EF"/>
    <w:rsid w:val="00261D7E"/>
    <w:rsid w:val="00263943"/>
    <w:rsid w:val="00265B1E"/>
    <w:rsid w:val="00267B35"/>
    <w:rsid w:val="00267FB5"/>
    <w:rsid w:val="002723E7"/>
    <w:rsid w:val="00274474"/>
    <w:rsid w:val="00281D4C"/>
    <w:rsid w:val="00283D82"/>
    <w:rsid w:val="00283E14"/>
    <w:rsid w:val="00283F88"/>
    <w:rsid w:val="0028442D"/>
    <w:rsid w:val="002952B2"/>
    <w:rsid w:val="002A0F25"/>
    <w:rsid w:val="002A2919"/>
    <w:rsid w:val="002B3097"/>
    <w:rsid w:val="002B31F5"/>
    <w:rsid w:val="002B4553"/>
    <w:rsid w:val="002B59E7"/>
    <w:rsid w:val="002B7E83"/>
    <w:rsid w:val="002C0B8F"/>
    <w:rsid w:val="002E1F95"/>
    <w:rsid w:val="002E4AD5"/>
    <w:rsid w:val="002E5654"/>
    <w:rsid w:val="002F046E"/>
    <w:rsid w:val="002F1A23"/>
    <w:rsid w:val="002F300E"/>
    <w:rsid w:val="002F7910"/>
    <w:rsid w:val="00301516"/>
    <w:rsid w:val="003036B0"/>
    <w:rsid w:val="00303ABE"/>
    <w:rsid w:val="00311BCF"/>
    <w:rsid w:val="00314F82"/>
    <w:rsid w:val="003264E0"/>
    <w:rsid w:val="00333E17"/>
    <w:rsid w:val="003418FD"/>
    <w:rsid w:val="003427CE"/>
    <w:rsid w:val="00342BE1"/>
    <w:rsid w:val="003461E8"/>
    <w:rsid w:val="00347BC7"/>
    <w:rsid w:val="003558CB"/>
    <w:rsid w:val="003560F2"/>
    <w:rsid w:val="00357765"/>
    <w:rsid w:val="00360269"/>
    <w:rsid w:val="00361A9B"/>
    <w:rsid w:val="00371633"/>
    <w:rsid w:val="0037551B"/>
    <w:rsid w:val="00376378"/>
    <w:rsid w:val="00377B6D"/>
    <w:rsid w:val="0038087E"/>
    <w:rsid w:val="003811F8"/>
    <w:rsid w:val="0038610D"/>
    <w:rsid w:val="00390149"/>
    <w:rsid w:val="00392DBA"/>
    <w:rsid w:val="00393F04"/>
    <w:rsid w:val="00395D92"/>
    <w:rsid w:val="00396886"/>
    <w:rsid w:val="00396894"/>
    <w:rsid w:val="00396C34"/>
    <w:rsid w:val="003A273B"/>
    <w:rsid w:val="003A4FAF"/>
    <w:rsid w:val="003A6C13"/>
    <w:rsid w:val="003B3D41"/>
    <w:rsid w:val="003B48EA"/>
    <w:rsid w:val="003B5DAD"/>
    <w:rsid w:val="003B6BE8"/>
    <w:rsid w:val="003B6E94"/>
    <w:rsid w:val="003C3322"/>
    <w:rsid w:val="003C3FBB"/>
    <w:rsid w:val="003C68C2"/>
    <w:rsid w:val="003D0BE1"/>
    <w:rsid w:val="003D1EBF"/>
    <w:rsid w:val="003D2441"/>
    <w:rsid w:val="003D4CAE"/>
    <w:rsid w:val="003D547D"/>
    <w:rsid w:val="003F26BD"/>
    <w:rsid w:val="003F52AD"/>
    <w:rsid w:val="003F67D9"/>
    <w:rsid w:val="00407C41"/>
    <w:rsid w:val="00415A59"/>
    <w:rsid w:val="00415DDE"/>
    <w:rsid w:val="00421489"/>
    <w:rsid w:val="0043144F"/>
    <w:rsid w:val="00431968"/>
    <w:rsid w:val="00431BFA"/>
    <w:rsid w:val="00434422"/>
    <w:rsid w:val="004353CF"/>
    <w:rsid w:val="00440FF8"/>
    <w:rsid w:val="00451FD7"/>
    <w:rsid w:val="004538B2"/>
    <w:rsid w:val="0045637F"/>
    <w:rsid w:val="00460CC9"/>
    <w:rsid w:val="004622C8"/>
    <w:rsid w:val="00462FAF"/>
    <w:rsid w:val="004631BC"/>
    <w:rsid w:val="0046668E"/>
    <w:rsid w:val="004670CB"/>
    <w:rsid w:val="00473F18"/>
    <w:rsid w:val="00475D05"/>
    <w:rsid w:val="00480E6C"/>
    <w:rsid w:val="00484761"/>
    <w:rsid w:val="00484DD5"/>
    <w:rsid w:val="00486458"/>
    <w:rsid w:val="00496352"/>
    <w:rsid w:val="004A0A27"/>
    <w:rsid w:val="004A1B05"/>
    <w:rsid w:val="004B47AD"/>
    <w:rsid w:val="004B558A"/>
    <w:rsid w:val="004C1E16"/>
    <w:rsid w:val="004C2543"/>
    <w:rsid w:val="004C6C4C"/>
    <w:rsid w:val="004D015E"/>
    <w:rsid w:val="004D061A"/>
    <w:rsid w:val="004D15CA"/>
    <w:rsid w:val="004D5B17"/>
    <w:rsid w:val="004E0226"/>
    <w:rsid w:val="004E3E4C"/>
    <w:rsid w:val="004E6B3A"/>
    <w:rsid w:val="004E7707"/>
    <w:rsid w:val="004F1E6B"/>
    <w:rsid w:val="004F231E"/>
    <w:rsid w:val="004F23A0"/>
    <w:rsid w:val="004F71F0"/>
    <w:rsid w:val="004F74C9"/>
    <w:rsid w:val="005003E3"/>
    <w:rsid w:val="00501388"/>
    <w:rsid w:val="005052CD"/>
    <w:rsid w:val="00506F55"/>
    <w:rsid w:val="00506F61"/>
    <w:rsid w:val="00507EF0"/>
    <w:rsid w:val="005100DA"/>
    <w:rsid w:val="005122EA"/>
    <w:rsid w:val="0051486E"/>
    <w:rsid w:val="0053505B"/>
    <w:rsid w:val="00535307"/>
    <w:rsid w:val="005363CA"/>
    <w:rsid w:val="00546082"/>
    <w:rsid w:val="00546510"/>
    <w:rsid w:val="00546C9F"/>
    <w:rsid w:val="00550A26"/>
    <w:rsid w:val="00550BF5"/>
    <w:rsid w:val="00554C45"/>
    <w:rsid w:val="00557C43"/>
    <w:rsid w:val="00567A70"/>
    <w:rsid w:val="00571888"/>
    <w:rsid w:val="0059293D"/>
    <w:rsid w:val="005974DB"/>
    <w:rsid w:val="005A2A15"/>
    <w:rsid w:val="005A38D9"/>
    <w:rsid w:val="005B3936"/>
    <w:rsid w:val="005B3F2F"/>
    <w:rsid w:val="005B4794"/>
    <w:rsid w:val="005B4A36"/>
    <w:rsid w:val="005C427A"/>
    <w:rsid w:val="005C4AD3"/>
    <w:rsid w:val="005C5C41"/>
    <w:rsid w:val="005C6EA6"/>
    <w:rsid w:val="005D0FCE"/>
    <w:rsid w:val="005D1B15"/>
    <w:rsid w:val="005D2824"/>
    <w:rsid w:val="005D4F1A"/>
    <w:rsid w:val="005D51CD"/>
    <w:rsid w:val="005D72BB"/>
    <w:rsid w:val="005E08F3"/>
    <w:rsid w:val="005E692F"/>
    <w:rsid w:val="005E7F6D"/>
    <w:rsid w:val="005F3821"/>
    <w:rsid w:val="005F3C94"/>
    <w:rsid w:val="00602B29"/>
    <w:rsid w:val="006058D1"/>
    <w:rsid w:val="00613C96"/>
    <w:rsid w:val="00614A86"/>
    <w:rsid w:val="00616077"/>
    <w:rsid w:val="0062114B"/>
    <w:rsid w:val="00623698"/>
    <w:rsid w:val="00625E96"/>
    <w:rsid w:val="0062676C"/>
    <w:rsid w:val="00627EF2"/>
    <w:rsid w:val="00633B08"/>
    <w:rsid w:val="00645E05"/>
    <w:rsid w:val="00646C81"/>
    <w:rsid w:val="00647B43"/>
    <w:rsid w:val="00647C09"/>
    <w:rsid w:val="00651F2C"/>
    <w:rsid w:val="00664C21"/>
    <w:rsid w:val="006664B1"/>
    <w:rsid w:val="00666675"/>
    <w:rsid w:val="006751AB"/>
    <w:rsid w:val="00676374"/>
    <w:rsid w:val="00677C22"/>
    <w:rsid w:val="006826C8"/>
    <w:rsid w:val="00682AA2"/>
    <w:rsid w:val="006839A8"/>
    <w:rsid w:val="00685D0E"/>
    <w:rsid w:val="00693D5D"/>
    <w:rsid w:val="00695550"/>
    <w:rsid w:val="0069762D"/>
    <w:rsid w:val="006978A9"/>
    <w:rsid w:val="006A6A0E"/>
    <w:rsid w:val="006B7F03"/>
    <w:rsid w:val="006C7199"/>
    <w:rsid w:val="006C7307"/>
    <w:rsid w:val="006D05E5"/>
    <w:rsid w:val="006D1E97"/>
    <w:rsid w:val="006E1684"/>
    <w:rsid w:val="006E1CD6"/>
    <w:rsid w:val="006E4051"/>
    <w:rsid w:val="006F40F7"/>
    <w:rsid w:val="00700F68"/>
    <w:rsid w:val="00707451"/>
    <w:rsid w:val="007135E5"/>
    <w:rsid w:val="00713715"/>
    <w:rsid w:val="00714C1A"/>
    <w:rsid w:val="00715194"/>
    <w:rsid w:val="00725B45"/>
    <w:rsid w:val="00735879"/>
    <w:rsid w:val="00741807"/>
    <w:rsid w:val="0074356B"/>
    <w:rsid w:val="00745499"/>
    <w:rsid w:val="007509F6"/>
    <w:rsid w:val="00752DEE"/>
    <w:rsid w:val="007530A3"/>
    <w:rsid w:val="007628AD"/>
    <w:rsid w:val="0076355A"/>
    <w:rsid w:val="007707AB"/>
    <w:rsid w:val="00774CFD"/>
    <w:rsid w:val="00784850"/>
    <w:rsid w:val="007873FD"/>
    <w:rsid w:val="00796799"/>
    <w:rsid w:val="007A2251"/>
    <w:rsid w:val="007A5C6B"/>
    <w:rsid w:val="007A78CA"/>
    <w:rsid w:val="007A7D60"/>
    <w:rsid w:val="007B635E"/>
    <w:rsid w:val="007B7FE1"/>
    <w:rsid w:val="007C4336"/>
    <w:rsid w:val="007C78EB"/>
    <w:rsid w:val="007C7B01"/>
    <w:rsid w:val="007D72DA"/>
    <w:rsid w:val="007E13AA"/>
    <w:rsid w:val="007E662E"/>
    <w:rsid w:val="007F4B8B"/>
    <w:rsid w:val="007F7AA6"/>
    <w:rsid w:val="00803884"/>
    <w:rsid w:val="00804113"/>
    <w:rsid w:val="008125AA"/>
    <w:rsid w:val="0081369C"/>
    <w:rsid w:val="008160D1"/>
    <w:rsid w:val="0081663F"/>
    <w:rsid w:val="00822166"/>
    <w:rsid w:val="00823624"/>
    <w:rsid w:val="00833B6C"/>
    <w:rsid w:val="00837E47"/>
    <w:rsid w:val="008412C0"/>
    <w:rsid w:val="008424AF"/>
    <w:rsid w:val="00843FBE"/>
    <w:rsid w:val="00845691"/>
    <w:rsid w:val="00846F9D"/>
    <w:rsid w:val="00847319"/>
    <w:rsid w:val="008518FE"/>
    <w:rsid w:val="00854E47"/>
    <w:rsid w:val="0085659C"/>
    <w:rsid w:val="00857524"/>
    <w:rsid w:val="0086352A"/>
    <w:rsid w:val="00864212"/>
    <w:rsid w:val="008709AD"/>
    <w:rsid w:val="00872026"/>
    <w:rsid w:val="00872056"/>
    <w:rsid w:val="00872559"/>
    <w:rsid w:val="0087792E"/>
    <w:rsid w:val="00883EAF"/>
    <w:rsid w:val="00885258"/>
    <w:rsid w:val="00886B2E"/>
    <w:rsid w:val="008928B6"/>
    <w:rsid w:val="0089322E"/>
    <w:rsid w:val="008979BA"/>
    <w:rsid w:val="008A0DCC"/>
    <w:rsid w:val="008A30C3"/>
    <w:rsid w:val="008A3C23"/>
    <w:rsid w:val="008A4065"/>
    <w:rsid w:val="008B4D93"/>
    <w:rsid w:val="008C49CC"/>
    <w:rsid w:val="008D2B53"/>
    <w:rsid w:val="008D69E9"/>
    <w:rsid w:val="008E0645"/>
    <w:rsid w:val="008E168B"/>
    <w:rsid w:val="008E35D2"/>
    <w:rsid w:val="008F3F26"/>
    <w:rsid w:val="008F594A"/>
    <w:rsid w:val="008F604C"/>
    <w:rsid w:val="00900F5C"/>
    <w:rsid w:val="00901D49"/>
    <w:rsid w:val="00903449"/>
    <w:rsid w:val="00904C7E"/>
    <w:rsid w:val="0091035B"/>
    <w:rsid w:val="009125E1"/>
    <w:rsid w:val="00912E18"/>
    <w:rsid w:val="009141AA"/>
    <w:rsid w:val="00914560"/>
    <w:rsid w:val="009165BC"/>
    <w:rsid w:val="009215CB"/>
    <w:rsid w:val="0092263F"/>
    <w:rsid w:val="0092773E"/>
    <w:rsid w:val="00933CBB"/>
    <w:rsid w:val="00933FAF"/>
    <w:rsid w:val="009409BD"/>
    <w:rsid w:val="00946115"/>
    <w:rsid w:val="0094782F"/>
    <w:rsid w:val="009533A9"/>
    <w:rsid w:val="00956B83"/>
    <w:rsid w:val="009642CD"/>
    <w:rsid w:val="00965DA5"/>
    <w:rsid w:val="00965E46"/>
    <w:rsid w:val="0097031F"/>
    <w:rsid w:val="00973B44"/>
    <w:rsid w:val="00975CD5"/>
    <w:rsid w:val="00982496"/>
    <w:rsid w:val="00990921"/>
    <w:rsid w:val="00990F59"/>
    <w:rsid w:val="009976D2"/>
    <w:rsid w:val="00997E07"/>
    <w:rsid w:val="009A0BB6"/>
    <w:rsid w:val="009A1F63"/>
    <w:rsid w:val="009A1F6E"/>
    <w:rsid w:val="009A3109"/>
    <w:rsid w:val="009A5F27"/>
    <w:rsid w:val="009A7926"/>
    <w:rsid w:val="009B4055"/>
    <w:rsid w:val="009B4DE4"/>
    <w:rsid w:val="009B5817"/>
    <w:rsid w:val="009C0C65"/>
    <w:rsid w:val="009C7646"/>
    <w:rsid w:val="009C7C28"/>
    <w:rsid w:val="009C7D17"/>
    <w:rsid w:val="009D2DDA"/>
    <w:rsid w:val="009D5E08"/>
    <w:rsid w:val="009D5F20"/>
    <w:rsid w:val="009D63AE"/>
    <w:rsid w:val="009E013A"/>
    <w:rsid w:val="009E1F3B"/>
    <w:rsid w:val="009E484E"/>
    <w:rsid w:val="009E52D0"/>
    <w:rsid w:val="009E7DFA"/>
    <w:rsid w:val="009F40FB"/>
    <w:rsid w:val="009F4B45"/>
    <w:rsid w:val="009F7DA2"/>
    <w:rsid w:val="00A001A7"/>
    <w:rsid w:val="00A00B97"/>
    <w:rsid w:val="00A06A4B"/>
    <w:rsid w:val="00A12F65"/>
    <w:rsid w:val="00A21A64"/>
    <w:rsid w:val="00A22872"/>
    <w:rsid w:val="00A22FCB"/>
    <w:rsid w:val="00A25B3B"/>
    <w:rsid w:val="00A32B2C"/>
    <w:rsid w:val="00A370E7"/>
    <w:rsid w:val="00A37607"/>
    <w:rsid w:val="00A40127"/>
    <w:rsid w:val="00A44DF6"/>
    <w:rsid w:val="00A472F1"/>
    <w:rsid w:val="00A5237D"/>
    <w:rsid w:val="00A554A3"/>
    <w:rsid w:val="00A61CAE"/>
    <w:rsid w:val="00A63A79"/>
    <w:rsid w:val="00A66AE3"/>
    <w:rsid w:val="00A723C6"/>
    <w:rsid w:val="00A726B4"/>
    <w:rsid w:val="00A758EA"/>
    <w:rsid w:val="00A81D10"/>
    <w:rsid w:val="00A91937"/>
    <w:rsid w:val="00A91BD4"/>
    <w:rsid w:val="00A93C7B"/>
    <w:rsid w:val="00A9434E"/>
    <w:rsid w:val="00A95C50"/>
    <w:rsid w:val="00A966B2"/>
    <w:rsid w:val="00AA2CD9"/>
    <w:rsid w:val="00AA37B7"/>
    <w:rsid w:val="00AA47F8"/>
    <w:rsid w:val="00AA7F6D"/>
    <w:rsid w:val="00AB5AC5"/>
    <w:rsid w:val="00AB79A6"/>
    <w:rsid w:val="00AC4850"/>
    <w:rsid w:val="00AD08B5"/>
    <w:rsid w:val="00AD0D64"/>
    <w:rsid w:val="00AD28AE"/>
    <w:rsid w:val="00AD43F1"/>
    <w:rsid w:val="00AD5E5D"/>
    <w:rsid w:val="00AD6870"/>
    <w:rsid w:val="00AF533D"/>
    <w:rsid w:val="00AF5915"/>
    <w:rsid w:val="00B05511"/>
    <w:rsid w:val="00B10E04"/>
    <w:rsid w:val="00B11B30"/>
    <w:rsid w:val="00B16DB5"/>
    <w:rsid w:val="00B239E9"/>
    <w:rsid w:val="00B24882"/>
    <w:rsid w:val="00B267D1"/>
    <w:rsid w:val="00B45DC6"/>
    <w:rsid w:val="00B47B59"/>
    <w:rsid w:val="00B53719"/>
    <w:rsid w:val="00B53F81"/>
    <w:rsid w:val="00B56C2B"/>
    <w:rsid w:val="00B613F2"/>
    <w:rsid w:val="00B6436D"/>
    <w:rsid w:val="00B64EF7"/>
    <w:rsid w:val="00B65BD3"/>
    <w:rsid w:val="00B70469"/>
    <w:rsid w:val="00B72DD8"/>
    <w:rsid w:val="00B72E09"/>
    <w:rsid w:val="00B75C64"/>
    <w:rsid w:val="00B777BD"/>
    <w:rsid w:val="00B800FD"/>
    <w:rsid w:val="00B82609"/>
    <w:rsid w:val="00B84A9C"/>
    <w:rsid w:val="00B86BF8"/>
    <w:rsid w:val="00B87F34"/>
    <w:rsid w:val="00B90E52"/>
    <w:rsid w:val="00B9478F"/>
    <w:rsid w:val="00BA755E"/>
    <w:rsid w:val="00BC2503"/>
    <w:rsid w:val="00BC36FC"/>
    <w:rsid w:val="00BD2BED"/>
    <w:rsid w:val="00BE1CA1"/>
    <w:rsid w:val="00BE6655"/>
    <w:rsid w:val="00BF0C69"/>
    <w:rsid w:val="00BF3F71"/>
    <w:rsid w:val="00BF629B"/>
    <w:rsid w:val="00BF655C"/>
    <w:rsid w:val="00BF749C"/>
    <w:rsid w:val="00C00295"/>
    <w:rsid w:val="00C04A43"/>
    <w:rsid w:val="00C075EF"/>
    <w:rsid w:val="00C11E83"/>
    <w:rsid w:val="00C17EBF"/>
    <w:rsid w:val="00C226AA"/>
    <w:rsid w:val="00C22F46"/>
    <w:rsid w:val="00C22F55"/>
    <w:rsid w:val="00C2378A"/>
    <w:rsid w:val="00C3025F"/>
    <w:rsid w:val="00C378A1"/>
    <w:rsid w:val="00C43902"/>
    <w:rsid w:val="00C43FD8"/>
    <w:rsid w:val="00C44135"/>
    <w:rsid w:val="00C44BA3"/>
    <w:rsid w:val="00C502EE"/>
    <w:rsid w:val="00C505D3"/>
    <w:rsid w:val="00C53784"/>
    <w:rsid w:val="00C542F2"/>
    <w:rsid w:val="00C600E9"/>
    <w:rsid w:val="00C60F24"/>
    <w:rsid w:val="00C61542"/>
    <w:rsid w:val="00C620AB"/>
    <w:rsid w:val="00C621D6"/>
    <w:rsid w:val="00C75907"/>
    <w:rsid w:val="00C80486"/>
    <w:rsid w:val="00C823CB"/>
    <w:rsid w:val="00C82A62"/>
    <w:rsid w:val="00C82D86"/>
    <w:rsid w:val="00C907C9"/>
    <w:rsid w:val="00C94033"/>
    <w:rsid w:val="00CA7317"/>
    <w:rsid w:val="00CB002F"/>
    <w:rsid w:val="00CB043E"/>
    <w:rsid w:val="00CB4B8D"/>
    <w:rsid w:val="00CC0DDA"/>
    <w:rsid w:val="00CC2B63"/>
    <w:rsid w:val="00CC415B"/>
    <w:rsid w:val="00CC770D"/>
    <w:rsid w:val="00CD0268"/>
    <w:rsid w:val="00CD0DE0"/>
    <w:rsid w:val="00CD319F"/>
    <w:rsid w:val="00CD684F"/>
    <w:rsid w:val="00CE0CBA"/>
    <w:rsid w:val="00CE6687"/>
    <w:rsid w:val="00CE6905"/>
    <w:rsid w:val="00CE7791"/>
    <w:rsid w:val="00CF1037"/>
    <w:rsid w:val="00CF4FD5"/>
    <w:rsid w:val="00CF68AB"/>
    <w:rsid w:val="00D0007A"/>
    <w:rsid w:val="00D00D2E"/>
    <w:rsid w:val="00D01741"/>
    <w:rsid w:val="00D02892"/>
    <w:rsid w:val="00D0394A"/>
    <w:rsid w:val="00D05596"/>
    <w:rsid w:val="00D06623"/>
    <w:rsid w:val="00D10FE6"/>
    <w:rsid w:val="00D14C6B"/>
    <w:rsid w:val="00D21BE8"/>
    <w:rsid w:val="00D258BB"/>
    <w:rsid w:val="00D47354"/>
    <w:rsid w:val="00D47498"/>
    <w:rsid w:val="00D511CD"/>
    <w:rsid w:val="00D5536F"/>
    <w:rsid w:val="00D56935"/>
    <w:rsid w:val="00D56D29"/>
    <w:rsid w:val="00D616FD"/>
    <w:rsid w:val="00D64477"/>
    <w:rsid w:val="00D716BA"/>
    <w:rsid w:val="00D758C6"/>
    <w:rsid w:val="00D7612F"/>
    <w:rsid w:val="00D83111"/>
    <w:rsid w:val="00D83D94"/>
    <w:rsid w:val="00D83E85"/>
    <w:rsid w:val="00D90B36"/>
    <w:rsid w:val="00D90C10"/>
    <w:rsid w:val="00D92DFA"/>
    <w:rsid w:val="00D92E96"/>
    <w:rsid w:val="00D95504"/>
    <w:rsid w:val="00DA258C"/>
    <w:rsid w:val="00DA4345"/>
    <w:rsid w:val="00DB3155"/>
    <w:rsid w:val="00DB6D2C"/>
    <w:rsid w:val="00DC00F4"/>
    <w:rsid w:val="00DC0EDE"/>
    <w:rsid w:val="00DC42E1"/>
    <w:rsid w:val="00DC43E9"/>
    <w:rsid w:val="00DC692A"/>
    <w:rsid w:val="00DD29A1"/>
    <w:rsid w:val="00DD41D0"/>
    <w:rsid w:val="00DE07FA"/>
    <w:rsid w:val="00DE13B0"/>
    <w:rsid w:val="00DE1915"/>
    <w:rsid w:val="00DE20DB"/>
    <w:rsid w:val="00DE2C15"/>
    <w:rsid w:val="00DF2DDE"/>
    <w:rsid w:val="00DF462A"/>
    <w:rsid w:val="00DF49AE"/>
    <w:rsid w:val="00DF77C8"/>
    <w:rsid w:val="00E01272"/>
    <w:rsid w:val="00E01667"/>
    <w:rsid w:val="00E07272"/>
    <w:rsid w:val="00E14BDD"/>
    <w:rsid w:val="00E237C7"/>
    <w:rsid w:val="00E252C2"/>
    <w:rsid w:val="00E260B3"/>
    <w:rsid w:val="00E2722D"/>
    <w:rsid w:val="00E36209"/>
    <w:rsid w:val="00E36EBD"/>
    <w:rsid w:val="00E37AF9"/>
    <w:rsid w:val="00E420BB"/>
    <w:rsid w:val="00E433FE"/>
    <w:rsid w:val="00E45C88"/>
    <w:rsid w:val="00E50DF6"/>
    <w:rsid w:val="00E6336D"/>
    <w:rsid w:val="00E6366C"/>
    <w:rsid w:val="00E65FC8"/>
    <w:rsid w:val="00E67E81"/>
    <w:rsid w:val="00E831E7"/>
    <w:rsid w:val="00E87924"/>
    <w:rsid w:val="00E87999"/>
    <w:rsid w:val="00E90030"/>
    <w:rsid w:val="00E94796"/>
    <w:rsid w:val="00E965C5"/>
    <w:rsid w:val="00E96A3A"/>
    <w:rsid w:val="00E96E25"/>
    <w:rsid w:val="00E97402"/>
    <w:rsid w:val="00E97B99"/>
    <w:rsid w:val="00EA45A0"/>
    <w:rsid w:val="00EA64A6"/>
    <w:rsid w:val="00EA785C"/>
    <w:rsid w:val="00EB2E9D"/>
    <w:rsid w:val="00EB6585"/>
    <w:rsid w:val="00EB7469"/>
    <w:rsid w:val="00EC2AEC"/>
    <w:rsid w:val="00EC2FE6"/>
    <w:rsid w:val="00ED001E"/>
    <w:rsid w:val="00ED0BDF"/>
    <w:rsid w:val="00ED1E14"/>
    <w:rsid w:val="00ED3262"/>
    <w:rsid w:val="00ED6EBD"/>
    <w:rsid w:val="00EE35DA"/>
    <w:rsid w:val="00EE6FFC"/>
    <w:rsid w:val="00EF10AC"/>
    <w:rsid w:val="00EF4701"/>
    <w:rsid w:val="00EF564E"/>
    <w:rsid w:val="00EF6139"/>
    <w:rsid w:val="00EF6B97"/>
    <w:rsid w:val="00F0573D"/>
    <w:rsid w:val="00F10D50"/>
    <w:rsid w:val="00F13055"/>
    <w:rsid w:val="00F14454"/>
    <w:rsid w:val="00F22198"/>
    <w:rsid w:val="00F22DFA"/>
    <w:rsid w:val="00F23202"/>
    <w:rsid w:val="00F234BD"/>
    <w:rsid w:val="00F3074A"/>
    <w:rsid w:val="00F33D49"/>
    <w:rsid w:val="00F34716"/>
    <w:rsid w:val="00F3481E"/>
    <w:rsid w:val="00F44266"/>
    <w:rsid w:val="00F4626E"/>
    <w:rsid w:val="00F53FE6"/>
    <w:rsid w:val="00F577F6"/>
    <w:rsid w:val="00F65266"/>
    <w:rsid w:val="00F751E1"/>
    <w:rsid w:val="00F75C2A"/>
    <w:rsid w:val="00F833B3"/>
    <w:rsid w:val="00F847BF"/>
    <w:rsid w:val="00F932B6"/>
    <w:rsid w:val="00F95083"/>
    <w:rsid w:val="00F9540D"/>
    <w:rsid w:val="00FA1F0D"/>
    <w:rsid w:val="00FA22FC"/>
    <w:rsid w:val="00FB0061"/>
    <w:rsid w:val="00FB571E"/>
    <w:rsid w:val="00FC0B7B"/>
    <w:rsid w:val="00FC1CB5"/>
    <w:rsid w:val="00FC2C77"/>
    <w:rsid w:val="00FC67D9"/>
    <w:rsid w:val="00FC7369"/>
    <w:rsid w:val="00FD347F"/>
    <w:rsid w:val="00FD6337"/>
    <w:rsid w:val="00FD7338"/>
    <w:rsid w:val="00FD7952"/>
    <w:rsid w:val="00FF1646"/>
    <w:rsid w:val="00FF34B6"/>
    <w:rsid w:val="00FF3A12"/>
    <w:rsid w:val="00FF7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99B8AE"/>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uiPriority="11"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rsid w:val="00462FAF"/>
    <w:p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styleId="PlaceholderText">
    <w:name w:val="Placeholder Text"/>
    <w:basedOn w:val="DefaultParagraphFont"/>
    <w:semiHidden/>
    <w:rsid w:val="00E90030"/>
    <w:rPr>
      <w:color w:val="808080"/>
    </w:rPr>
  </w:style>
  <w:style w:type="table" w:styleId="TableGrid">
    <w:name w:val="Table Grid"/>
    <w:basedOn w:val="TableNormal"/>
    <w:uiPriority w:val="39"/>
    <w:rsid w:val="00D51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76378"/>
    <w:rPr>
      <w:color w:val="605E5C"/>
      <w:shd w:val="clear" w:color="auto" w:fill="E1DFDD"/>
    </w:rPr>
  </w:style>
  <w:style w:type="paragraph" w:styleId="Subtitle">
    <w:name w:val="Subtitle"/>
    <w:basedOn w:val="Normal"/>
    <w:next w:val="Normal"/>
    <w:link w:val="SubtitleChar"/>
    <w:uiPriority w:val="11"/>
    <w:qFormat/>
    <w:rsid w:val="00EC2FE6"/>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C2FE6"/>
    <w:rPr>
      <w:rFonts w:asciiTheme="minorHAnsi" w:eastAsiaTheme="minorEastAsia" w:hAnsiTheme="minorHAnsi" w:cstheme="minorBidi"/>
      <w:color w:val="5A5A5A" w:themeColor="text1" w:themeTint="A5"/>
      <w:spacing w:val="15"/>
      <w:sz w:val="22"/>
      <w:szCs w:val="22"/>
    </w:rPr>
  </w:style>
  <w:style w:type="character" w:customStyle="1" w:styleId="UnresolvedMention2">
    <w:name w:val="Unresolved Mention2"/>
    <w:basedOn w:val="DefaultParagraphFont"/>
    <w:uiPriority w:val="99"/>
    <w:semiHidden/>
    <w:unhideWhenUsed/>
    <w:rsid w:val="00395D92"/>
    <w:rPr>
      <w:color w:val="605E5C"/>
      <w:shd w:val="clear" w:color="auto" w:fill="E1DFDD"/>
    </w:rPr>
  </w:style>
  <w:style w:type="paragraph" w:styleId="NormalWeb">
    <w:name w:val="Normal (Web)"/>
    <w:basedOn w:val="Normal"/>
    <w:uiPriority w:val="99"/>
    <w:unhideWhenUsed/>
    <w:rsid w:val="0081369C"/>
    <w:pPr>
      <w:spacing w:before="100" w:beforeAutospacing="1" w:after="100" w:afterAutospacing="1"/>
    </w:pPr>
    <w:rPr>
      <w:sz w:val="24"/>
      <w:szCs w:val="24"/>
    </w:rPr>
  </w:style>
  <w:style w:type="character" w:customStyle="1" w:styleId="apple-tab-span">
    <w:name w:val="apple-tab-span"/>
    <w:basedOn w:val="DefaultParagraphFont"/>
    <w:rsid w:val="00813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946428299">
      <w:bodyDiv w:val="1"/>
      <w:marLeft w:val="0"/>
      <w:marRight w:val="0"/>
      <w:marTop w:val="0"/>
      <w:marBottom w:val="0"/>
      <w:divBdr>
        <w:top w:val="none" w:sz="0" w:space="0" w:color="auto"/>
        <w:left w:val="none" w:sz="0" w:space="0" w:color="auto"/>
        <w:bottom w:val="none" w:sz="0" w:space="0" w:color="auto"/>
        <w:right w:val="none" w:sz="0" w:space="0" w:color="auto"/>
      </w:divBdr>
    </w:div>
    <w:div w:id="1015113932">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5709629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B567C-81A1-4104-B4B4-A382EC22F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35</TotalTime>
  <Pages>9</Pages>
  <Words>18919</Words>
  <Characters>107839</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6505</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nuran</cp:lastModifiedBy>
  <cp:revision>35</cp:revision>
  <cp:lastPrinted>2012-08-02T18:53:00Z</cp:lastPrinted>
  <dcterms:created xsi:type="dcterms:W3CDTF">2020-06-15T13:04:00Z</dcterms:created>
  <dcterms:modified xsi:type="dcterms:W3CDTF">2020-07-0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316c8-e29b-3610-a93e-e8ce5c0ab93d</vt:lpwstr>
  </property>
  <property fmtid="{D5CDD505-2E9C-101B-9397-08002B2CF9AE}" pid="24" name="Mendeley Citation Style_1">
    <vt:lpwstr>http://www.zotero.org/styles/ieee</vt:lpwstr>
  </property>
</Properties>
</file>